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Miklas</w:t>
      </w:r>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Rpubs</w:t>
      </w:r>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r w:rsidR="00E732FE" w:rsidRPr="0069063B">
        <w:rPr>
          <w:rFonts w:cstheme="minorHAnsi"/>
          <w:sz w:val="24"/>
          <w:szCs w:val="24"/>
        </w:rPr>
        <w:t xml:space="preserve">CDBNgenomics,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A9BDBDE"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4C24C7" w:rsidRPr="0010468F">
        <w:rPr>
          <w:rFonts w:eastAsia="Times New Roman" w:cstheme="minorHAnsi"/>
          <w:bCs/>
          <w:sz w:val="24"/>
          <w:szCs w:val="24"/>
        </w:rPr>
        <w:t xml:space="preserve">The first use of mash </w:t>
      </w:r>
      <w:r w:rsidR="00D72784" w:rsidRPr="0010468F">
        <w:rPr>
          <w:rFonts w:eastAsia="Times New Roman" w:cstheme="minorHAnsi"/>
          <w:bCs/>
          <w:sz w:val="24"/>
          <w:szCs w:val="24"/>
        </w:rPr>
        <w:t>on an</w:t>
      </w:r>
      <w:r w:rsidR="004C24C7" w:rsidRPr="0010468F">
        <w:rPr>
          <w:rFonts w:eastAsia="Times New Roman" w:cstheme="minorHAnsi"/>
          <w:bCs/>
          <w:sz w:val="24"/>
          <w:szCs w:val="24"/>
        </w:rPr>
        <w:t xml:space="preserve"> agricultural </w:t>
      </w:r>
      <w:r w:rsidR="00D72784" w:rsidRPr="0010468F">
        <w:rPr>
          <w:rFonts w:eastAsia="Times New Roman" w:cstheme="minorHAnsi"/>
          <w:bCs/>
          <w:sz w:val="24"/>
          <w:szCs w:val="24"/>
        </w:rPr>
        <w:t>dataset</w:t>
      </w:r>
      <w:r w:rsidR="004C24C7" w:rsidRPr="0010468F">
        <w:rPr>
          <w:rFonts w:eastAsia="Times New Roman" w:cstheme="minorHAnsi"/>
          <w:bCs/>
          <w:sz w:val="24"/>
          <w:szCs w:val="24"/>
        </w:rPr>
        <w:t xml:space="preserve"> </w:t>
      </w:r>
      <w:r w:rsidR="0087614A" w:rsidRPr="0010468F">
        <w:rPr>
          <w:rFonts w:eastAsia="Times New Roman" w:cstheme="minorHAnsi"/>
          <w:bCs/>
          <w:sz w:val="24"/>
          <w:szCs w:val="24"/>
        </w:rPr>
        <w:t>discovere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F12BD9" w:rsidRPr="0010468F">
        <w:rPr>
          <w:rFonts w:eastAsia="Times New Roman" w:cstheme="minorHAnsi"/>
          <w:bCs/>
          <w:sz w:val="24"/>
          <w:szCs w:val="24"/>
        </w:rPr>
        <w:t>pleiotrop</w:t>
      </w:r>
      <w:r w:rsidR="0087614A" w:rsidRPr="0010468F">
        <w:rPr>
          <w:rFonts w:eastAsia="Times New Roman" w:cstheme="minorHAnsi"/>
          <w:bCs/>
          <w:sz w:val="24"/>
          <w:szCs w:val="24"/>
        </w:rPr>
        <w:t>ic 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81597E" w:rsidRPr="0010468F">
        <w:rPr>
          <w:rFonts w:cstheme="minorHAnsi"/>
          <w:sz w:val="24"/>
          <w:szCs w:val="24"/>
        </w:rPr>
        <w:t xml:space="preserve">by </w:t>
      </w:r>
      <w:r w:rsidR="004E6E0D" w:rsidRPr="0010468F">
        <w:rPr>
          <w:rFonts w:cstheme="minorHAnsi"/>
          <w:sz w:val="24"/>
          <w:szCs w:val="24"/>
        </w:rPr>
        <w:t>applying multiple statistical</w:t>
      </w:r>
      <w:r w:rsidR="00D72784" w:rsidRPr="0010468F">
        <w:rPr>
          <w:rFonts w:cstheme="minorHAnsi"/>
          <w:sz w:val="24"/>
          <w:szCs w:val="24"/>
        </w:rPr>
        <w:t xml:space="preserve"> genomic</w:t>
      </w:r>
      <w:r w:rsidR="004E6E0D" w:rsidRPr="0010468F">
        <w:rPr>
          <w:rFonts w:cstheme="minorHAnsi"/>
          <w:sz w:val="24"/>
          <w:szCs w:val="24"/>
        </w:rPr>
        <w:t xml:space="preserve"> approache</w:t>
      </w:r>
      <w:r w:rsidR="00AD4559" w:rsidRPr="0010468F">
        <w:rPr>
          <w:rFonts w:cstheme="minorHAnsi"/>
          <w:sz w:val="24"/>
          <w:szCs w:val="24"/>
        </w:rPr>
        <w:t>s</w:t>
      </w:r>
      <w:r w:rsidR="0081597E" w:rsidRPr="0010468F">
        <w:rPr>
          <w:rFonts w:cstheme="minorHAnsi"/>
          <w:sz w:val="24"/>
          <w:szCs w:val="24"/>
        </w:rPr>
        <w:t xml:space="preserve"> on </w:t>
      </w:r>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sets,</w:t>
      </w:r>
      <w:r w:rsidR="00AD4559" w:rsidRPr="0010468F">
        <w:rPr>
          <w:rFonts w:cstheme="minorHAnsi"/>
          <w:sz w:val="24"/>
          <w:szCs w:val="24"/>
        </w:rPr>
        <w:t xml:space="preserve">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001A27DE" w:rsidRPr="0010468F">
        <w:rPr>
          <w:rFonts w:eastAsia="Times New Roman" w:cstheme="minorHAnsi"/>
          <w:bCs/>
          <w:sz w:val="24"/>
          <w:szCs w:val="24"/>
        </w:rPr>
        <w:t xml:space="preserve"> </w:t>
      </w:r>
      <w:r w:rsidR="00391DBB" w:rsidRPr="0010468F">
        <w:rPr>
          <w:rFonts w:eastAsia="Times New Roman" w:cstheme="minorHAnsi"/>
          <w:bCs/>
          <w:sz w:val="24"/>
          <w:szCs w:val="24"/>
        </w:rPr>
        <w:t>can be discovered</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69DCAB00"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8A7F7B">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zsx5ewatt59z0be9dwbppxxsd0pp9wttfxp9" timestamp="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8A7F7B">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zsx5ewatt59z0be9dwbppxxsd0pp9wttfxp9" timestamp="0"&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0107B05A"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8A7F7B">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zsx5ewatt59z0be9dwbppxxsd0pp9wttfxp9" timestamp="0"&gt;971&lt;/key&gt;&lt;/foreign-keys&gt;&lt;ref-type name="Journal Article"&gt;17&lt;/ref-type&gt;&lt;contributors&gt;&lt;authors&gt;&lt;author&gt;Donald, CM t&lt;/author&gt;&lt;/authors&gt;&lt;/contributors&gt;&lt;titles&gt;&lt;title&gt;The breeding of crop ideotypes&lt;/title&gt;&lt;secondary-title&gt;Euphytica&lt;/secondary-title&gt;&lt;/titles&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6A101B56"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8A7F7B">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zsx5ewatt59z0be9dwbppxxsd0pp9wttfxp9" timestamp="0"&gt;868&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08724498"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6c3g1ZXdhdHQ1OXowYmU5ZHdicHB4eHNkMHBwOXd0dGZ4cDki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6c3g1ZXdhdHQ1OXowYmU5ZHdicHB4eHNkMHBwOXd0dGZ4cDki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158E69B0"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8A7F7B">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zsx5ewatt59z0be9dwbppxxsd0pp9wttfxp9" timestamp="0"&gt;77&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5B59DB29"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pzeDVld2F0dDU5ejBiZTlkd2JwcHh4c2QwcHA5d3R0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pzeDVld2F0dDU5ejBiZTlkd2JwcHh4c2QwcHA5d3R0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M8L1JlY051bT48cmVjb3JkPjxyZWMtbnVtYmVyPjUzPC9yZWMtbnVtYmVyPjxmb3JlaWdu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xDaXRlPjxBdXRob3I+S2FtZndhPC9BdXRob3I+PFllYXI+MjAxNTwvWWVh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M8L1JlY051bT48cmVjb3JkPjxyZWMtbnVtYmVyPjUzPC9yZWMtbnVtYmVyPjxmb3JlaWdu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xDaXRlPjxBdXRob3I+S2FtZndhPC9BdXRob3I+PFllYXI+MjAxNTwvWWVh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look for pleiotropic 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6c3g1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6c3g1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6c3g1ZXdh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6c3g1ZXdh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8A7F7B">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zsx5ewatt59z0be9dwbppxxsd0pp9wttfxp9" timestamp="0"&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8A7F7B">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zsx5ewatt59z0be9dwbppxxsd0pp9wttfxp9" timestamp="0"&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8A7F7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phenotyped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4F9C9B72"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0"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1" w:author="MacQueen, Alice H" w:date="2019-12-09T12:50:00Z"/>
          <w:rFonts w:cstheme="minorHAnsi"/>
          <w:i/>
          <w:sz w:val="24"/>
          <w:szCs w:val="24"/>
        </w:rPr>
      </w:pPr>
      <w:moveToRangeStart w:id="2" w:author="MacQueen, Alice H" w:date="2019-12-09T12:50:00Z" w:name="move26788244"/>
      <w:moveTo w:id="3"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4" w:author="MacQueen, Alice H" w:date="2019-12-09T12:50:00Z"/>
          <w:rFonts w:cstheme="minorHAnsi"/>
          <w:sz w:val="24"/>
          <w:szCs w:val="24"/>
        </w:rPr>
      </w:pPr>
      <w:moveTo w:id="5"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phenotyped in multiple environments. Consequently, most CDBN entries are members of a complex pedigree which has had novel, favorable alleles recombined or introgressed into it over time. </w:t>
        </w:r>
      </w:moveTo>
    </w:p>
    <w:p w14:paraId="066DFFD0" w14:textId="3FE33E19" w:rsidR="00603F18" w:rsidRPr="0010468F" w:rsidRDefault="00603F18" w:rsidP="00603F18">
      <w:pPr>
        <w:spacing w:line="480" w:lineRule="auto"/>
        <w:ind w:firstLine="720"/>
        <w:rPr>
          <w:moveTo w:id="6" w:author="MacQueen, Alice H" w:date="2019-12-09T12:50:00Z"/>
          <w:rFonts w:cstheme="minorHAnsi"/>
          <w:sz w:val="24"/>
          <w:szCs w:val="24"/>
        </w:rPr>
      </w:pPr>
      <w:moveTo w:id="7"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Pr="0010468F">
          <w:rPr>
            <w:rFonts w:cstheme="minorHAnsi"/>
            <w:sz w:val="24"/>
            <w:szCs w:val="24"/>
          </w:rPr>
          <w:lastRenderedPageBreak/>
          <w:t xml:space="preserve">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moveTo>
      <w:r w:rsidR="008A7F7B">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zsx5ewatt59z0be9dwbppxxsd0pp9wttfxp9" timestamp="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moveTo w:id="8" w:author="MacQueen, Alice H" w:date="2019-12-09T12:50:00Z">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3A26F2E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8A7F7B">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8A7F7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8A7F7B">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zsx5ewatt59z0be9dwbppxxsd0pp9wttfxp9" timestamp="0"&gt;8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Phil Miklas</w:t>
      </w:r>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1CDC606F"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pz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=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pz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=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8A7F7B">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zsx5ewatt59z0be9dwbppxxsd0pp9wttfxp9" timestamp="0"&gt;822&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trifoliates. The enzymes </w:t>
      </w:r>
      <w:r w:rsidRPr="0010468F">
        <w:rPr>
          <w:rFonts w:cstheme="minorHAnsi"/>
          <w:i/>
          <w:sz w:val="24"/>
          <w:szCs w:val="24"/>
        </w:rPr>
        <w:t>MseI</w:t>
      </w:r>
      <w:r w:rsidRPr="0010468F">
        <w:rPr>
          <w:rFonts w:cstheme="minorHAnsi"/>
          <w:sz w:val="24"/>
          <w:szCs w:val="24"/>
        </w:rPr>
        <w:t xml:space="preserve"> and </w:t>
      </w:r>
      <w:r w:rsidRPr="0010468F">
        <w:rPr>
          <w:rFonts w:cstheme="minorHAnsi"/>
          <w:i/>
          <w:sz w:val="24"/>
          <w:szCs w:val="24"/>
        </w:rPr>
        <w:t>TaqI</w:t>
      </w:r>
      <w:r w:rsidRPr="0010468F">
        <w:rPr>
          <w:rFonts w:cstheme="minorHAnsi"/>
          <w:sz w:val="24"/>
          <w:szCs w:val="24"/>
        </w:rPr>
        <w:t xml:space="preserve"> were used for digestion following the protocol from Schröder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8A7F7B">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zsx5ewatt59z0be9dwbppxxsd0pp9wttfxp9" timestamp="0"&gt;822&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Briefly, cutadapt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8A7F7B">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zsx5ewatt59z0be9dwbppxxsd0pp9wttfxp9" timestamp="0"&gt;823&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8A7F7B">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zsx5ewatt59z0be9dwbppxxsd0pp9wttfxp9" timestamp="0"&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enN4NWV3YXR0NTl6MGJlOWR3YnBweHhzZDBwcDl3dHRmeHA5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enN4NWV3YXR0NTl6MGJlOWR3YnBweHhzZDBwcDl3dHRmeHA5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8A7F7B">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zsx5ewatt59z0be9dwbppxxsd0pp9wttfxp9" timestamp="0"&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doi: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CDBNgenomics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14A552B7" w:rsidR="00EF0172" w:rsidRDefault="00E01641" w:rsidP="0010468F">
      <w:pPr>
        <w:spacing w:line="480" w:lineRule="auto"/>
        <w:ind w:firstLine="720"/>
        <w:rPr>
          <w:ins w:id="9"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w:t>
      </w:r>
      <w:del w:id="10" w:author="MacQueen, Alice H" w:date="2020-01-17T11:18:00Z">
        <w:r w:rsidRPr="0010468F" w:rsidDel="00F617BC">
          <w:rPr>
            <w:rFonts w:cstheme="minorHAnsi"/>
            <w:sz w:val="24"/>
            <w:szCs w:val="24"/>
          </w:rPr>
          <w:delText xml:space="preserve">in the rrBLUP </w:delText>
        </w:r>
      </w:del>
      <w:ins w:id="11" w:author="MacQueen, Alice H" w:date="2020-01-17T11:18:00Z">
        <w:r w:rsidR="00F617BC">
          <w:rPr>
            <w:rFonts w:cstheme="minorHAnsi"/>
            <w:sz w:val="24"/>
            <w:szCs w:val="24"/>
          </w:rPr>
          <w:t xml:space="preserve">using the ASReml </w:t>
        </w:r>
      </w:ins>
      <w:r w:rsidRPr="0010468F">
        <w:rPr>
          <w:rFonts w:cstheme="minorHAnsi"/>
          <w:sz w:val="24"/>
          <w:szCs w:val="24"/>
        </w:rPr>
        <w:t xml:space="preserve">package in R, </w:t>
      </w:r>
      <w:del w:id="12" w:author="MacQueen, Alice H" w:date="2020-01-17T11:18:00Z">
        <w:r w:rsidRPr="0010468F" w:rsidDel="00F617BC">
          <w:rPr>
            <w:rFonts w:cstheme="minorHAnsi"/>
            <w:sz w:val="24"/>
            <w:szCs w:val="24"/>
          </w:rPr>
          <w:delText>using a kinship matrix</w:delText>
        </w:r>
      </w:del>
      <w:ins w:id="13" w:author="MacQueen, Alice H" w:date="2020-01-17T11:18:00Z">
        <w:r w:rsidR="00F617BC">
          <w:rPr>
            <w:rFonts w:cstheme="minorHAnsi"/>
            <w:sz w:val="24"/>
            <w:szCs w:val="24"/>
          </w:rPr>
          <w:t>treating CDBN germplasm entry as a fixed effect,</w:t>
        </w:r>
      </w:ins>
      <w:r w:rsidRPr="0010468F">
        <w:rPr>
          <w:rFonts w:cstheme="minorHAnsi"/>
          <w:sz w:val="24"/>
          <w:szCs w:val="24"/>
        </w:rPr>
        <w:t xml:space="preserve"> and treating location</w:t>
      </w:r>
      <w:ins w:id="14" w:author="MacQueen, Alice H" w:date="2020-01-17T11:18:00Z">
        <w:r w:rsidR="00F617BC">
          <w:rPr>
            <w:rFonts w:cstheme="minorHAnsi"/>
            <w:sz w:val="24"/>
            <w:szCs w:val="24"/>
          </w:rPr>
          <w:t>,</w:t>
        </w:r>
      </w:ins>
      <w:del w:id="15" w:author="MacQueen, Alice H" w:date="2020-01-17T11:18:00Z">
        <w:r w:rsidRPr="0010468F" w:rsidDel="00F617BC">
          <w:rPr>
            <w:rFonts w:cstheme="minorHAnsi"/>
            <w:sz w:val="24"/>
            <w:szCs w:val="24"/>
          </w:rPr>
          <w:delText xml:space="preserve"> and</w:delText>
        </w:r>
      </w:del>
      <w:r w:rsidRPr="0010468F">
        <w:rPr>
          <w:rFonts w:cstheme="minorHAnsi"/>
          <w:sz w:val="24"/>
          <w:szCs w:val="24"/>
        </w:rPr>
        <w:t xml:space="preserve"> </w:t>
      </w:r>
      <w:r w:rsidR="00061D87" w:rsidRPr="0010468F">
        <w:rPr>
          <w:rFonts w:cstheme="minorHAnsi"/>
          <w:sz w:val="24"/>
          <w:szCs w:val="24"/>
        </w:rPr>
        <w:t>the</w:t>
      </w:r>
      <w:r w:rsidRPr="0010468F">
        <w:rPr>
          <w:rFonts w:cstheme="minorHAnsi"/>
          <w:sz w:val="24"/>
          <w:szCs w:val="24"/>
        </w:rPr>
        <w:t xml:space="preserve"> interaction between location and year</w:t>
      </w:r>
      <w:ins w:id="16" w:author="MacQueen, Alice H" w:date="2020-01-17T11:18:00Z">
        <w:r w:rsidR="00F617BC">
          <w:rPr>
            <w:rFonts w:cstheme="minorHAnsi"/>
            <w:sz w:val="24"/>
            <w:szCs w:val="24"/>
          </w:rPr>
          <w:t>, the interaction between CDBN germplasm entry and location, and the interaction between CDBN germplasm entry and year as random</w:t>
        </w:r>
      </w:ins>
      <w:del w:id="17" w:author="MacQueen, Alice H" w:date="2020-01-17T11:19:00Z">
        <w:r w:rsidRPr="0010468F" w:rsidDel="00F617BC">
          <w:rPr>
            <w:rFonts w:cstheme="minorHAnsi"/>
            <w:sz w:val="24"/>
            <w:szCs w:val="24"/>
          </w:rPr>
          <w:delText xml:space="preserve"> as fixed</w:delText>
        </w:r>
      </w:del>
      <w:r w:rsidRPr="0010468F">
        <w:rPr>
          <w:rFonts w:cstheme="minorHAnsi"/>
          <w:sz w:val="24"/>
          <w:szCs w:val="24"/>
        </w:rPr>
        <w:t xml:space="preserve">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18"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19" w:author="MacQueen, Alice H" w:date="2019-12-09T12:05:00Z">
            <w:rPr>
              <w:rStyle w:val="Hyperlink"/>
              <w:rFonts w:cstheme="minorHAnsi"/>
              <w:sz w:val="24"/>
              <w:szCs w:val="24"/>
            </w:rPr>
          </w:rPrChange>
        </w:rPr>
        <w:instrText>https://github.com/Alice-MacQueen/CDBNgenomics/tree/master/</w:instrText>
      </w:r>
      <w:ins w:id="20" w:author="MacQueen, Alice H" w:date="2019-12-09T12:05:00Z">
        <w:r w:rsidR="00C76FD2" w:rsidRPr="00C76FD2">
          <w:rPr>
            <w:rPrChange w:id="21"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22" w:author="MacQueen, Alice H" w:date="2019-12-09T12:05:00Z">
        <w:r w:rsidR="00C76FD2" w:rsidRPr="0062094C" w:rsidDel="00C76FD2">
          <w:rPr>
            <w:rStyle w:val="Hyperlink"/>
            <w:rFonts w:cstheme="minorHAnsi"/>
            <w:sz w:val="24"/>
            <w:szCs w:val="24"/>
          </w:rPr>
          <w:delText>analysis-paper</w:delText>
        </w:r>
      </w:del>
      <w:ins w:id="23"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ins w:id="24" w:author="MacQueen, Alice H" w:date="2020-01-17T11:21:00Z">
        <w:r w:rsidR="00F617BC">
          <w:rPr>
            <w:rFonts w:cstheme="minorHAnsi"/>
            <w:sz w:val="24"/>
            <w:szCs w:val="24"/>
          </w:rPr>
          <w:t xml:space="preserve">, and tables of model fixed and random effects are available in </w:t>
        </w:r>
        <w:r w:rsidR="00F617BC" w:rsidRPr="00F617BC">
          <w:rPr>
            <w:rFonts w:cstheme="minorHAnsi"/>
            <w:sz w:val="24"/>
            <w:szCs w:val="24"/>
            <w:highlight w:val="yellow"/>
            <w:rPrChange w:id="25" w:author="MacQueen, Alice H" w:date="2020-01-17T11:21:00Z">
              <w:rPr>
                <w:rFonts w:cstheme="minorHAnsi"/>
                <w:sz w:val="24"/>
                <w:szCs w:val="24"/>
              </w:rPr>
            </w:rPrChange>
          </w:rPr>
          <w:t>Table XXX</w:t>
        </w:r>
      </w:ins>
      <w:r w:rsidRPr="00F617BC">
        <w:rPr>
          <w:rFonts w:cstheme="minorHAnsi"/>
          <w:sz w:val="24"/>
          <w:szCs w:val="24"/>
          <w:highlight w:val="yellow"/>
          <w:rPrChange w:id="26" w:author="MacQueen, Alice H" w:date="2020-01-17T11:21:00Z">
            <w:rPr>
              <w:rFonts w:cstheme="minorHAnsi"/>
              <w:sz w:val="24"/>
              <w:szCs w:val="24"/>
            </w:rPr>
          </w:rPrChange>
        </w:rPr>
        <w:t>.</w:t>
      </w:r>
      <w:r w:rsidRPr="0010468F">
        <w:rPr>
          <w:rFonts w:cstheme="minorHAnsi"/>
          <w:sz w:val="24"/>
          <w:szCs w:val="24"/>
        </w:rPr>
        <w:t xml:space="preserve"> </w:t>
      </w:r>
    </w:p>
    <w:p w14:paraId="3B3B7A8B" w14:textId="4ECACEF6"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w:t>
      </w:r>
      <w:del w:id="27" w:author="MacQueen, Alice H" w:date="2020-01-17T11:34:00Z">
        <w:r w:rsidRPr="0010468F" w:rsidDel="00F617BC">
          <w:rPr>
            <w:rFonts w:cstheme="minorHAnsi"/>
            <w:sz w:val="24"/>
            <w:szCs w:val="24"/>
          </w:rPr>
          <w:delText>phenotyped at least one time in the CDBN</w:delText>
        </w:r>
      </w:del>
      <w:ins w:id="28" w:author="MacQueen, Alice H" w:date="2020-01-17T11:34:00Z">
        <w:r w:rsidR="00F617BC">
          <w:rPr>
            <w:rFonts w:cstheme="minorHAnsi"/>
            <w:sz w:val="24"/>
            <w:szCs w:val="24"/>
          </w:rPr>
          <w:t>with estimable effects in ASReml</w:t>
        </w:r>
      </w:ins>
      <w:r w:rsidRPr="0010468F">
        <w:rPr>
          <w:rFonts w:cstheme="minorHAnsi"/>
          <w:sz w:val="24"/>
          <w:szCs w:val="24"/>
        </w:rPr>
        <w:t xml:space="preserve">.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8A7F7B">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zsx5ewatt59z0be9dwbppxxsd0pp9wttfxp9" timestamp="0"&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8A7F7B">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zsx5ewatt59z0be9dwbppxxsd0pp9wttfxp9" timestamp="0"&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29" w:author="MacQueen, Alice H" w:date="2019-12-09T14:12:00Z">
        <w:r w:rsidRPr="0010468F" w:rsidDel="00AB0996">
          <w:rPr>
            <w:rFonts w:cstheme="minorHAnsi"/>
            <w:sz w:val="24"/>
            <w:szCs w:val="24"/>
          </w:rPr>
          <w:delText xml:space="preserve">control </w:delText>
        </w:r>
      </w:del>
      <w:ins w:id="30"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31" w:author="MacQueen, Alice H" w:date="2019-12-09T14:12:00Z">
        <w:r w:rsidR="00AB0996">
          <w:rPr>
            <w:rFonts w:cstheme="minorHAnsi"/>
            <w:sz w:val="24"/>
            <w:szCs w:val="24"/>
          </w:rPr>
          <w:t>account</w:t>
        </w:r>
        <w:r w:rsidR="00AB0996" w:rsidRPr="0010468F">
          <w:rPr>
            <w:rFonts w:cstheme="minorHAnsi"/>
            <w:sz w:val="24"/>
            <w:szCs w:val="24"/>
          </w:rPr>
          <w:t xml:space="preserve"> </w:t>
        </w:r>
      </w:ins>
      <w:del w:id="32"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33" w:author="MacQueen, Alice H" w:date="2019-12-09T14:12:00Z">
        <w:r w:rsidR="00AB0996">
          <w:rPr>
            <w:rFonts w:cstheme="minorHAnsi"/>
            <w:sz w:val="24"/>
            <w:szCs w:val="24"/>
          </w:rPr>
          <w:t>account</w:t>
        </w:r>
        <w:r w:rsidR="00AB0996" w:rsidRPr="0010468F">
          <w:rPr>
            <w:rFonts w:cstheme="minorHAnsi"/>
            <w:sz w:val="24"/>
            <w:szCs w:val="24"/>
          </w:rPr>
          <w:t xml:space="preserve"> </w:t>
        </w:r>
      </w:ins>
      <w:del w:id="34"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w:t>
      </w:r>
      <w:del w:id="35" w:author="MacQueen, Alice H" w:date="2020-01-17T11:34:00Z">
        <w:r w:rsidRPr="0010468F" w:rsidDel="00F617BC">
          <w:rPr>
            <w:rFonts w:cstheme="minorHAnsi"/>
            <w:sz w:val="24"/>
            <w:szCs w:val="24"/>
          </w:rPr>
          <w:delText xml:space="preserve">to two </w:delText>
        </w:r>
      </w:del>
      <w:r w:rsidRPr="0010468F">
        <w:rPr>
          <w:rFonts w:cstheme="minorHAnsi"/>
          <w:sz w:val="24"/>
          <w:szCs w:val="24"/>
        </w:rPr>
        <w:t xml:space="preserve">PCs </w:t>
      </w:r>
      <w:r w:rsidRPr="0010468F">
        <w:rPr>
          <w:rFonts w:cstheme="minorHAnsi"/>
          <w:sz w:val="24"/>
          <w:szCs w:val="24"/>
        </w:rPr>
        <w:lastRenderedPageBreak/>
        <w:t>were used</w:t>
      </w:r>
      <w:ins w:id="36" w:author="MacQueen, Alice H" w:date="2020-01-17T11:35:00Z">
        <w:r w:rsidR="00F617BC">
          <w:rPr>
            <w:rFonts w:cstheme="minorHAnsi"/>
            <w:sz w:val="24"/>
            <w:szCs w:val="24"/>
          </w:rPr>
          <w:t>; two PCs were used for days to maturity and BCMV damage score, while seven PCs were used for seed weight</w:t>
        </w:r>
      </w:ins>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w:t>
      </w:r>
      <w:ins w:id="37" w:author="MacQueen, Alice H" w:date="2020-01-17T11:20:00Z">
        <w:r w:rsidR="00F617BC">
          <w:rPr>
            <w:rFonts w:cstheme="minorHAnsi"/>
            <w:sz w:val="24"/>
            <w:szCs w:val="24"/>
          </w:rPr>
          <w:t>GAPIT was used to calculate narrow sense heritability (</w:t>
        </w:r>
        <w:r w:rsidR="00F617BC" w:rsidRPr="0010468F">
          <w:rPr>
            <w:rFonts w:cstheme="minorHAnsi"/>
            <w:sz w:val="24"/>
            <w:szCs w:val="24"/>
          </w:rPr>
          <w:t>h</w:t>
        </w:r>
        <w:r w:rsidR="00F617BC" w:rsidRPr="0010468F">
          <w:rPr>
            <w:rFonts w:cstheme="minorHAnsi"/>
            <w:sz w:val="24"/>
            <w:szCs w:val="24"/>
            <w:vertAlign w:val="superscript"/>
          </w:rPr>
          <w:t>2</w:t>
        </w:r>
        <w:r w:rsidR="00F617BC" w:rsidRPr="0025181E">
          <w:rPr>
            <w:rFonts w:cstheme="minorHAnsi"/>
            <w:sz w:val="24"/>
            <w:szCs w:val="24"/>
          </w:rPr>
          <w:t>)</w:t>
        </w:r>
        <w:r w:rsidR="00F617BC">
          <w:rPr>
            <w:rFonts w:cstheme="minorHAnsi"/>
            <w:sz w:val="24"/>
            <w:szCs w:val="24"/>
          </w:rPr>
          <w:t xml:space="preserve">, </w:t>
        </w:r>
        <w:r w:rsidR="00F617BC" w:rsidRPr="0010468F">
          <w:rPr>
            <w:rFonts w:cstheme="minorHAnsi"/>
            <w:sz w:val="24"/>
            <w:szCs w:val="24"/>
          </w:rPr>
          <w:t>defined as V</w:t>
        </w:r>
        <w:r w:rsidR="00F617BC" w:rsidRPr="0010468F">
          <w:rPr>
            <w:rFonts w:cstheme="minorHAnsi"/>
            <w:sz w:val="24"/>
            <w:szCs w:val="24"/>
            <w:vertAlign w:val="subscript"/>
          </w:rPr>
          <w:t>g</w:t>
        </w:r>
        <w:r w:rsidR="00F617BC" w:rsidRPr="0010468F">
          <w:rPr>
            <w:rFonts w:cstheme="minorHAnsi"/>
            <w:sz w:val="24"/>
            <w:szCs w:val="24"/>
          </w:rPr>
          <w:t xml:space="preserve"> / (V</w:t>
        </w:r>
        <w:r w:rsidR="00F617BC" w:rsidRPr="0010468F">
          <w:rPr>
            <w:rFonts w:cstheme="minorHAnsi"/>
            <w:sz w:val="24"/>
            <w:szCs w:val="24"/>
            <w:vertAlign w:val="subscript"/>
          </w:rPr>
          <w:t>g</w:t>
        </w:r>
        <w:r w:rsidR="00F617BC" w:rsidRPr="0010468F">
          <w:rPr>
            <w:rFonts w:cstheme="minorHAnsi"/>
            <w:sz w:val="24"/>
            <w:szCs w:val="24"/>
          </w:rPr>
          <w:t xml:space="preserve"> + V</w:t>
        </w:r>
        <w:r w:rsidR="00F617BC" w:rsidRPr="0010468F">
          <w:rPr>
            <w:rFonts w:cstheme="minorHAnsi"/>
            <w:sz w:val="24"/>
            <w:szCs w:val="24"/>
            <w:vertAlign w:val="subscript"/>
          </w:rPr>
          <w:t>e</w:t>
        </w:r>
        <w:r w:rsidR="00F617BC">
          <w:rPr>
            <w:rFonts w:cstheme="minorHAnsi"/>
            <w:sz w:val="24"/>
            <w:szCs w:val="24"/>
          </w:rPr>
          <w:t xml:space="preserve">), where </w:t>
        </w:r>
        <w:r w:rsidR="00F617BC" w:rsidRPr="0010468F">
          <w:rPr>
            <w:rFonts w:cstheme="minorHAnsi"/>
            <w:sz w:val="24"/>
            <w:szCs w:val="24"/>
          </w:rPr>
          <w:t>V</w:t>
        </w:r>
        <w:r w:rsidR="00F617BC" w:rsidRPr="0010468F">
          <w:rPr>
            <w:rFonts w:cstheme="minorHAnsi"/>
            <w:sz w:val="24"/>
            <w:szCs w:val="24"/>
            <w:vertAlign w:val="subscript"/>
          </w:rPr>
          <w:t>g</w:t>
        </w:r>
        <w:r w:rsidR="00F617BC" w:rsidRPr="0010468F">
          <w:rPr>
            <w:rFonts w:cstheme="minorHAnsi"/>
            <w:sz w:val="24"/>
            <w:szCs w:val="24"/>
          </w:rPr>
          <w:t xml:space="preserve"> is the estimate of t</w:t>
        </w:r>
        <w:r w:rsidR="00F617BC">
          <w:rPr>
            <w:rFonts w:cstheme="minorHAnsi"/>
            <w:sz w:val="24"/>
            <w:szCs w:val="24"/>
          </w:rPr>
          <w:t>he genetic variance from GAPIT and</w:t>
        </w:r>
        <w:r w:rsidR="00F617BC" w:rsidRPr="0010468F">
          <w:rPr>
            <w:rFonts w:cstheme="minorHAnsi"/>
            <w:sz w:val="24"/>
            <w:szCs w:val="24"/>
          </w:rPr>
          <w:t xml:space="preserve"> V</w:t>
        </w:r>
        <w:r w:rsidR="00F617BC" w:rsidRPr="0010468F">
          <w:rPr>
            <w:rFonts w:cstheme="minorHAnsi"/>
            <w:sz w:val="24"/>
            <w:szCs w:val="24"/>
            <w:vertAlign w:val="subscript"/>
          </w:rPr>
          <w:t>e</w:t>
        </w:r>
        <w:r w:rsidR="00F617BC" w:rsidRPr="0010468F">
          <w:rPr>
            <w:rFonts w:cstheme="minorHAnsi"/>
            <w:sz w:val="24"/>
            <w:szCs w:val="24"/>
          </w:rPr>
          <w:t xml:space="preserve"> is the estimate of the error variance. </w:t>
        </w:r>
      </w:ins>
      <w:r w:rsidRPr="0010468F">
        <w:rPr>
          <w:rFonts w:cstheme="minorHAnsi"/>
          <w:sz w:val="24"/>
          <w:szCs w:val="24"/>
        </w:rPr>
        <w:t>The final Manhattan plots were created using the ggman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UpSetR package </w:t>
      </w:r>
      <w:r w:rsidR="00896912" w:rsidRPr="0010468F">
        <w:rPr>
          <w:rFonts w:cstheme="minorHAnsi"/>
          <w:sz w:val="24"/>
          <w:szCs w:val="24"/>
        </w:rPr>
        <w:fldChar w:fldCharType="begin"/>
      </w:r>
      <w:r w:rsidR="008A7F7B">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zsx5ewatt59z0be9dwbppxxsd0pp9wttfxp9" timestamp="0"&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w:t>
      </w:r>
      <w:ins w:id="38" w:author="MacQueen, Alice H" w:date="2020-01-17T11:38:00Z">
        <w:r w:rsidR="00C64BA0">
          <w:rPr>
            <w:rFonts w:cstheme="minorHAnsi"/>
            <w:sz w:val="24"/>
            <w:szCs w:val="24"/>
          </w:rPr>
          <w:t xml:space="preserve"> for </w:t>
        </w:r>
      </w:ins>
      <w:ins w:id="39" w:author="MacQueen, Alice H" w:date="2020-01-17T12:13:00Z">
        <w:r w:rsidR="000862B8">
          <w:rPr>
            <w:rFonts w:cstheme="minorHAnsi"/>
            <w:sz w:val="24"/>
            <w:szCs w:val="24"/>
          </w:rPr>
          <w:t>phenotypes</w:t>
        </w:r>
      </w:ins>
      <w:ins w:id="40" w:author="MacQueen, Alice H" w:date="2020-01-17T11:39:00Z">
        <w:r w:rsidR="00C64BA0" w:rsidRPr="00C64BA0">
          <w:rPr>
            <w:rFonts w:cstheme="minorHAnsi"/>
            <w:sz w:val="24"/>
            <w:szCs w:val="24"/>
          </w:rPr>
          <w:t xml:space="preserve"> </w:t>
        </w:r>
        <w:r w:rsidR="00C64BA0" w:rsidRPr="0010468F">
          <w:rPr>
            <w:rFonts w:cstheme="minorHAnsi"/>
            <w:sz w:val="24"/>
            <w:szCs w:val="24"/>
          </w:rPr>
          <w:t xml:space="preserve">with </w:t>
        </w:r>
        <w:r w:rsidR="00C64BA0" w:rsidRPr="000862B8">
          <w:rPr>
            <w:rFonts w:cstheme="minorHAnsi"/>
            <w:i/>
            <w:sz w:val="24"/>
            <w:szCs w:val="24"/>
            <w:rPrChange w:id="41" w:author="MacQueen, Alice H" w:date="2020-01-17T12:19:00Z">
              <w:rPr>
                <w:rFonts w:cstheme="minorHAnsi"/>
                <w:sz w:val="24"/>
                <w:szCs w:val="24"/>
              </w:rPr>
            </w:rPrChange>
          </w:rPr>
          <w:t>p</w:t>
        </w:r>
        <w:r w:rsidR="00C64BA0" w:rsidRPr="0010468F">
          <w:rPr>
            <w:rFonts w:cstheme="minorHAnsi"/>
            <w:sz w:val="24"/>
            <w:szCs w:val="24"/>
          </w:rPr>
          <w:t xml:space="preserve">-values above a Benjamini-Hochberg false discovery rate (FDR) threshold of 0.1 </w:t>
        </w:r>
      </w:ins>
      <w:del w:id="42" w:author="MacQueen, Alice H" w:date="2020-01-17T11:39:00Z">
        <w:r w:rsidR="00F12BD9" w:rsidRPr="0010468F" w:rsidDel="00C64BA0">
          <w:rPr>
            <w:rFonts w:cstheme="minorHAnsi"/>
            <w:sz w:val="24"/>
            <w:szCs w:val="24"/>
          </w:rPr>
          <w:delText xml:space="preserve"> </w:delText>
        </w:r>
      </w:del>
      <w:ins w:id="43" w:author="MacQueen, Alice H" w:date="2020-01-17T11:37:00Z">
        <w:r w:rsidR="00C64BA0">
          <w:rPr>
            <w:rFonts w:cstheme="minorHAnsi"/>
            <w:sz w:val="24"/>
            <w:szCs w:val="24"/>
          </w:rPr>
          <w:t>were selected using a local score approach</w:t>
        </w:r>
      </w:ins>
      <w:ins w:id="44" w:author="MacQueen, Alice H" w:date="2020-01-17T12:19:00Z">
        <w:r w:rsidR="000862B8">
          <w:rPr>
            <w:rFonts w:cstheme="minorHAnsi"/>
            <w:sz w:val="24"/>
            <w:szCs w:val="24"/>
          </w:rPr>
          <w:t xml:space="preserve"> with </w:t>
        </w:r>
        <w:r w:rsidR="000862B8" w:rsidRPr="0025181E">
          <w:rPr>
            <w:rFonts w:cstheme="minorHAnsi"/>
            <w:sz w:val="24"/>
            <w:szCs w:val="24"/>
          </w:rPr>
          <w:t>ξ</w:t>
        </w:r>
        <w:r w:rsidR="000862B8">
          <w:rPr>
            <w:rFonts w:cstheme="minorHAnsi"/>
            <w:sz w:val="24"/>
            <w:szCs w:val="24"/>
          </w:rPr>
          <w:t xml:space="preserve"> = 3</w:t>
        </w:r>
      </w:ins>
      <w:ins w:id="45" w:author="MacQueen, Alice H" w:date="2020-01-17T11:39:00Z">
        <w:r w:rsidR="00C64BA0">
          <w:rPr>
            <w:rFonts w:cstheme="minorHAnsi"/>
            <w:sz w:val="24"/>
            <w:szCs w:val="24"/>
          </w:rPr>
          <w:t xml:space="preserve"> (Bonhomme et al 2019). </w:t>
        </w:r>
      </w:ins>
      <w:ins w:id="46" w:author="MacQueen, Alice H" w:date="2020-01-17T12:12:00Z">
        <w:r w:rsidR="000862B8">
          <w:rPr>
            <w:rFonts w:cstheme="minorHAnsi"/>
            <w:sz w:val="24"/>
            <w:szCs w:val="24"/>
          </w:rPr>
          <w:t xml:space="preserve">This approach </w:t>
        </w:r>
      </w:ins>
      <w:ins w:id="47" w:author="MacQueen, Alice H" w:date="2020-01-17T12:15:00Z">
        <w:r w:rsidR="000862B8">
          <w:rPr>
            <w:rFonts w:cstheme="minorHAnsi"/>
            <w:sz w:val="24"/>
            <w:szCs w:val="24"/>
          </w:rPr>
          <w:t xml:space="preserve">takes advantage of cumulative association signals through LD between SNPs in a genomic region which contains a causal variant, and </w:t>
        </w:r>
      </w:ins>
      <w:ins w:id="48" w:author="MacQueen, Alice H" w:date="2020-01-17T12:12:00Z">
        <w:r w:rsidR="000862B8">
          <w:rPr>
            <w:rFonts w:cstheme="minorHAnsi"/>
            <w:sz w:val="24"/>
            <w:szCs w:val="24"/>
          </w:rPr>
          <w:t>improves GWAS resolution and increases the power to detect</w:t>
        </w:r>
      </w:ins>
      <w:ins w:id="49" w:author="MacQueen, Alice H" w:date="2020-01-17T12:13:00Z">
        <w:r w:rsidR="000862B8">
          <w:rPr>
            <w:rFonts w:cstheme="minorHAnsi"/>
            <w:sz w:val="24"/>
            <w:szCs w:val="24"/>
          </w:rPr>
          <w:t xml:space="preserve"> QTL of minor effect</w:t>
        </w:r>
      </w:ins>
      <w:ins w:id="50" w:author="MacQueen, Alice H" w:date="2020-01-17T12:20:00Z">
        <w:r w:rsidR="000862B8">
          <w:rPr>
            <w:rFonts w:cstheme="minorHAnsi"/>
            <w:sz w:val="24"/>
            <w:szCs w:val="24"/>
          </w:rPr>
          <w:t xml:space="preserve">. Candidate genes for phenotypes that did not have </w:t>
        </w:r>
      </w:ins>
      <w:ins w:id="51" w:author="MacQueen, Alice H" w:date="2020-01-17T12:21:00Z">
        <w:r w:rsidR="000862B8">
          <w:rPr>
            <w:rFonts w:cstheme="minorHAnsi"/>
            <w:i/>
            <w:sz w:val="24"/>
            <w:szCs w:val="24"/>
          </w:rPr>
          <w:t>p-</w:t>
        </w:r>
        <w:r w:rsidR="000862B8">
          <w:rPr>
            <w:rFonts w:cstheme="minorHAnsi"/>
            <w:sz w:val="24"/>
            <w:szCs w:val="24"/>
          </w:rPr>
          <w:t xml:space="preserve">values above a FDR threshold of 0.1 are available on </w:t>
        </w:r>
        <w:r w:rsidR="000862B8" w:rsidRPr="000862B8">
          <w:rPr>
            <w:rFonts w:cstheme="minorHAnsi"/>
            <w:sz w:val="24"/>
            <w:szCs w:val="24"/>
            <w:highlight w:val="yellow"/>
            <w:rPrChange w:id="52" w:author="MacQueen, Alice H" w:date="2020-01-17T12:21:00Z">
              <w:rPr>
                <w:rFonts w:cstheme="minorHAnsi"/>
                <w:sz w:val="24"/>
                <w:szCs w:val="24"/>
              </w:rPr>
            </w:rPrChange>
          </w:rPr>
          <w:t>Github.</w:t>
        </w:r>
      </w:ins>
      <w:ins w:id="53" w:author="MacQueen, Alice H" w:date="2020-01-17T12:13:00Z">
        <w:r w:rsidR="000862B8">
          <w:rPr>
            <w:rFonts w:cstheme="minorHAnsi"/>
            <w:sz w:val="24"/>
            <w:szCs w:val="24"/>
          </w:rPr>
          <w:t xml:space="preserve"> </w:t>
        </w:r>
      </w:ins>
      <w:ins w:id="54" w:author="MacQueen, Alice H" w:date="2020-01-17T12:12:00Z">
        <w:r w:rsidR="000862B8">
          <w:rPr>
            <w:rFonts w:cstheme="minorHAnsi"/>
            <w:sz w:val="24"/>
            <w:szCs w:val="24"/>
          </w:rPr>
          <w:t xml:space="preserve"> </w:t>
        </w:r>
      </w:ins>
      <w:del w:id="55" w:author="MacQueen, Alice H" w:date="2020-01-17T12:19:00Z">
        <w:r w:rsidR="00F12BD9" w:rsidRPr="0010468F" w:rsidDel="000862B8">
          <w:rPr>
            <w:rFonts w:cstheme="minorHAnsi"/>
            <w:sz w:val="24"/>
            <w:szCs w:val="24"/>
          </w:rPr>
          <w:delText>within</w:delText>
        </w:r>
        <w:r w:rsidR="005B1A42" w:rsidRPr="0010468F" w:rsidDel="000862B8">
          <w:rPr>
            <w:rFonts w:cstheme="minorHAnsi"/>
            <w:sz w:val="24"/>
            <w:szCs w:val="24"/>
          </w:rPr>
          <w:delText xml:space="preserve"> a 20kb interval centered on the peak SNP w</w:delText>
        </w:r>
        <w:r w:rsidR="00F12BD9" w:rsidRPr="0010468F" w:rsidDel="000862B8">
          <w:rPr>
            <w:rFonts w:cstheme="minorHAnsi"/>
            <w:sz w:val="24"/>
            <w:szCs w:val="24"/>
          </w:rPr>
          <w:delText>ith p-values above a Benjamini-Hochberg false discovery rate (FDR) threshold of 0.1 were examined further</w:delText>
        </w:r>
        <w:r w:rsidR="00F12BD9" w:rsidRPr="000862B8" w:rsidDel="000862B8">
          <w:rPr>
            <w:rFonts w:asciiTheme="majorHAnsi" w:hAnsiTheme="majorHAnsi" w:cstheme="majorHAnsi"/>
            <w:sz w:val="24"/>
            <w:szCs w:val="24"/>
            <w:rPrChange w:id="56" w:author="MacQueen, Alice H" w:date="2020-01-17T12:18:00Z">
              <w:rPr>
                <w:rFonts w:cstheme="minorHAnsi"/>
                <w:sz w:val="24"/>
                <w:szCs w:val="24"/>
              </w:rPr>
            </w:rPrChange>
          </w:rPr>
          <w:delText xml:space="preserve">. </w:delText>
        </w:r>
      </w:del>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598F245E"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c8L1JlY051bT48cmVjb3JkPjxyZWMtbnVtYmVyPjU3PC9yZWMtbnVtYmVyPjxmb3JlaWdu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4PC95ZWFyPjwvZGF0ZXM+PGlzYm4+MTY2NC00NjJYIChQcmludCkmI3hEOzE2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k5hc2NpbWVudG88L0F1dGhvcj48WWVhcj4y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c8L1JlY051bT48cmVjb3JkPjxyZWMtbnVtYmVyPjU3PC9yZWMtbnVtYmVyPjxmb3JlaWdu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4PC95ZWFyPjwvZGF0ZXM+PGlzYm4+MTY2NC00NjJYIChQcmludCkmI3hEOzE2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k5hc2NpbWVudG88L0F1dGhvcj48WWVhcj4y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genepools than the CDBN, </w:t>
      </w:r>
      <w:r w:rsidR="00354A42" w:rsidRPr="0010468F">
        <w:rPr>
          <w:rFonts w:cstheme="minorHAnsi"/>
          <w:sz w:val="24"/>
          <w:szCs w:val="24"/>
        </w:rPr>
        <w:lastRenderedPageBreak/>
        <w:t xml:space="preserve">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pzeDVl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hZ2VzPjE4ODEtMTg5MjwvcGFnZXM+PHZvbHVtZT45PC92b2x1bWU+PG51bWJl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pzeDVl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hZ2VzPjE4ODEtMTg5MjwvcGFnZXM+PHZvbHVtZT45PC92b2x1bWU+PG51bWJl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genepools</w:t>
      </w:r>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3DE97DBC"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del w:id="57" w:author="MacQueen, Alice H" w:date="2020-01-17T12:21:00Z">
        <w:r w:rsidR="003D00AB" w:rsidRPr="0010468F" w:rsidDel="000862B8">
          <w:rPr>
            <w:rFonts w:cstheme="minorHAnsi"/>
            <w:sz w:val="24"/>
            <w:szCs w:val="24"/>
          </w:rPr>
          <w:delText>45000</w:delText>
        </w:r>
        <w:r w:rsidR="001552BB" w:rsidRPr="0010468F" w:rsidDel="000862B8">
          <w:rPr>
            <w:rFonts w:cstheme="minorHAnsi"/>
            <w:sz w:val="24"/>
            <w:szCs w:val="24"/>
          </w:rPr>
          <w:delText xml:space="preserve"> </w:delText>
        </w:r>
      </w:del>
      <w:ins w:id="58" w:author="MacQueen, Alice H" w:date="2020-01-17T12:21:00Z">
        <w:r w:rsidR="000862B8">
          <w:rPr>
            <w:rFonts w:cstheme="minorHAnsi"/>
            <w:sz w:val="24"/>
            <w:szCs w:val="24"/>
          </w:rPr>
          <w:t>30</w:t>
        </w:r>
        <w:r w:rsidR="000862B8" w:rsidRPr="0010468F">
          <w:rPr>
            <w:rFonts w:cstheme="minorHAnsi"/>
            <w:sz w:val="24"/>
            <w:szCs w:val="24"/>
          </w:rPr>
          <w:t xml:space="preserve">000 </w:t>
        </w:r>
      </w:ins>
      <w:r w:rsidR="001552BB" w:rsidRPr="0010468F">
        <w:rPr>
          <w:rFonts w:cstheme="minorHAnsi"/>
          <w:sz w:val="24"/>
          <w:szCs w:val="24"/>
        </w:rPr>
        <w:t xml:space="preserve">SNPs </w:t>
      </w:r>
      <w:del w:id="59" w:author="MacQueen, Alice H" w:date="2020-01-17T12:22:00Z">
        <w:r w:rsidR="001552BB" w:rsidRPr="0010468F" w:rsidDel="00663BFE">
          <w:rPr>
            <w:rFonts w:cstheme="minorHAnsi"/>
            <w:sz w:val="24"/>
            <w:szCs w:val="24"/>
          </w:rPr>
          <w:delText>on</w:delText>
        </w:r>
        <w:r w:rsidR="00B417ED" w:rsidRPr="0010468F" w:rsidDel="00663BFE">
          <w:rPr>
            <w:rFonts w:cstheme="minorHAnsi"/>
            <w:sz w:val="24"/>
            <w:szCs w:val="24"/>
          </w:rPr>
          <w:delText xml:space="preserve"> </w:delText>
        </w:r>
      </w:del>
      <w:ins w:id="60" w:author="MacQueen, Alice H" w:date="2020-01-17T12:22:00Z">
        <w:r w:rsidR="00663BFE">
          <w:rPr>
            <w:rFonts w:cstheme="minorHAnsi"/>
            <w:sz w:val="24"/>
            <w:szCs w:val="24"/>
          </w:rPr>
          <w:t>from</w:t>
        </w:r>
        <w:r w:rsidR="00663BFE" w:rsidRPr="0010468F">
          <w:rPr>
            <w:rFonts w:cstheme="minorHAnsi"/>
            <w:sz w:val="24"/>
            <w:szCs w:val="24"/>
          </w:rPr>
          <w:t xml:space="preserve"> </w:t>
        </w:r>
      </w:ins>
      <w:del w:id="61" w:author="MacQueen, Alice H" w:date="2020-01-17T12:22:00Z">
        <w:r w:rsidR="00B417ED" w:rsidRPr="0010468F" w:rsidDel="00663BFE">
          <w:rPr>
            <w:rFonts w:cstheme="minorHAnsi"/>
            <w:sz w:val="24"/>
            <w:szCs w:val="24"/>
          </w:rPr>
          <w:delText>2</w:delText>
        </w:r>
        <w:r w:rsidR="003D00AB" w:rsidRPr="0010468F" w:rsidDel="00663BFE">
          <w:rPr>
            <w:rFonts w:cstheme="minorHAnsi"/>
            <w:sz w:val="24"/>
            <w:szCs w:val="24"/>
          </w:rPr>
          <w:delText>0</w:delText>
        </w:r>
        <w:r w:rsidR="00B417ED" w:rsidRPr="0010468F" w:rsidDel="00663BFE">
          <w:rPr>
            <w:rFonts w:cstheme="minorHAnsi"/>
            <w:sz w:val="24"/>
            <w:szCs w:val="24"/>
          </w:rPr>
          <w:delText xml:space="preserve"> </w:delText>
        </w:r>
      </w:del>
      <w:ins w:id="62" w:author="MacQueen, Alice H" w:date="2020-01-17T12:22:00Z">
        <w:r w:rsidR="00663BFE">
          <w:rPr>
            <w:rFonts w:cstheme="minorHAnsi"/>
            <w:sz w:val="24"/>
            <w:szCs w:val="24"/>
          </w:rPr>
          <w:t>17</w:t>
        </w:r>
        <w:r w:rsidR="00663BFE" w:rsidRPr="0010468F">
          <w:rPr>
            <w:rFonts w:cstheme="minorHAnsi"/>
            <w:sz w:val="24"/>
            <w:szCs w:val="24"/>
          </w:rPr>
          <w:t xml:space="preserve"> </w:t>
        </w:r>
      </w:ins>
      <w:del w:id="63" w:author="MacQueen, Alice H" w:date="2020-01-17T12:22:00Z">
        <w:r w:rsidR="00B417ED" w:rsidRPr="0010468F" w:rsidDel="00663BFE">
          <w:rPr>
            <w:rFonts w:cstheme="minorHAnsi"/>
            <w:sz w:val="24"/>
            <w:szCs w:val="24"/>
          </w:rPr>
          <w:delText xml:space="preserve">BLUPs </w:delText>
        </w:r>
      </w:del>
      <w:ins w:id="64" w:author="MacQueen, Alice H" w:date="2020-01-17T12:22:00Z">
        <w:r w:rsidR="00663BFE">
          <w:rPr>
            <w:rFonts w:cstheme="minorHAnsi"/>
            <w:sz w:val="24"/>
            <w:szCs w:val="24"/>
          </w:rPr>
          <w:t>GWAS conducted on</w:t>
        </w:r>
      </w:ins>
      <w:del w:id="65" w:author="MacQueen, Alice H" w:date="2020-01-17T12:22:00Z">
        <w:r w:rsidR="00B417ED" w:rsidRPr="0010468F" w:rsidDel="00663BFE">
          <w:rPr>
            <w:rFonts w:cstheme="minorHAnsi"/>
            <w:sz w:val="24"/>
            <w:szCs w:val="24"/>
          </w:rPr>
          <w:delText>determined from</w:delText>
        </w:r>
      </w:del>
      <w:r w:rsidR="00B417ED" w:rsidRPr="0010468F">
        <w:rPr>
          <w:rFonts w:cstheme="minorHAnsi"/>
          <w:sz w:val="24"/>
          <w:szCs w:val="24"/>
        </w:rPr>
        <w:t xml:space="preserve">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del w:id="66" w:author="MacQueen, Alice H" w:date="2019-12-09T15:08:00Z">
        <w:r w:rsidR="007826AB" w:rsidRPr="0010468F" w:rsidDel="00EF0172">
          <w:rPr>
            <w:rFonts w:cstheme="minorHAnsi"/>
            <w:sz w:val="24"/>
            <w:szCs w:val="24"/>
          </w:rPr>
          <w:delText>Briefly,</w:delText>
        </w:r>
      </w:del>
      <w:ins w:id="67" w:author="MacQueen, Alice H" w:date="2019-12-09T15:08:00Z">
        <w:r w:rsidR="00EF0172">
          <w:rPr>
            <w:rFonts w:cstheme="minorHAnsi"/>
            <w:sz w:val="24"/>
            <w:szCs w:val="24"/>
          </w:rPr>
          <w:t xml:space="preserve">It </w:t>
        </w:r>
      </w:ins>
      <w:ins w:id="68" w:author="MacQueen, Alice H" w:date="2019-12-09T15:06:00Z">
        <w:r w:rsidR="00040A8B">
          <w:rPr>
            <w:rFonts w:cstheme="minorHAnsi"/>
            <w:sz w:val="24"/>
            <w:szCs w:val="24"/>
          </w:rPr>
          <w:t xml:space="preserve">can be used </w:t>
        </w:r>
      </w:ins>
      <w:ins w:id="69" w:author="MacQueen, Alice H" w:date="2019-12-09T15:05:00Z">
        <w:r w:rsidR="00040A8B">
          <w:rPr>
            <w:rFonts w:cstheme="minorHAnsi"/>
            <w:sz w:val="24"/>
            <w:szCs w:val="24"/>
          </w:rPr>
          <w:t>for any dataset where effects ca</w:t>
        </w:r>
      </w:ins>
      <w:ins w:id="70" w:author="MacQueen, Alice H" w:date="2019-12-09T15:06:00Z">
        <w:r w:rsidR="00040A8B">
          <w:rPr>
            <w:rFonts w:cstheme="minorHAnsi"/>
            <w:sz w:val="24"/>
            <w:szCs w:val="24"/>
          </w:rPr>
          <w:t xml:space="preserve">n be estimated for many conditions (here, phenotypes) across many units (here, SNPs). </w:t>
        </w:r>
      </w:ins>
      <w:del w:id="71"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72" w:author="MacQueen, Alice H" w:date="2019-12-09T15:06:00Z">
        <w:r w:rsidR="0091371B" w:rsidRPr="0010468F" w:rsidDel="00040A8B">
          <w:rPr>
            <w:rFonts w:cstheme="minorHAnsi"/>
            <w:sz w:val="24"/>
            <w:szCs w:val="24"/>
          </w:rPr>
          <w:delText xml:space="preserve"> </w:delText>
        </w:r>
      </w:del>
      <w:del w:id="73" w:author="MacQueen, Alice H" w:date="2019-12-09T15:05:00Z">
        <w:r w:rsidR="0091371B" w:rsidRPr="0010468F" w:rsidDel="00040A8B">
          <w:rPr>
            <w:rFonts w:cstheme="minorHAnsi"/>
            <w:sz w:val="24"/>
            <w:szCs w:val="24"/>
          </w:rPr>
          <w:delText>is a flexible, data-driven method</w:delText>
        </w:r>
      </w:del>
      <w:del w:id="74"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75"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w:t>
      </w:r>
      <w:r w:rsidR="00072048" w:rsidRPr="0010468F">
        <w:rPr>
          <w:rFonts w:cstheme="minorHAnsi"/>
          <w:sz w:val="24"/>
          <w:szCs w:val="24"/>
        </w:rPr>
        <w:lastRenderedPageBreak/>
        <w:t xml:space="preserve">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 xml:space="preserve">Thus, we included </w:t>
      </w:r>
      <w:del w:id="76" w:author="MacQueen, Alice H" w:date="2020-01-17T12:23:00Z">
        <w:r w:rsidR="009E5F7F" w:rsidRPr="0010468F" w:rsidDel="00663BFE">
          <w:rPr>
            <w:rFonts w:cstheme="minorHAnsi"/>
            <w:sz w:val="24"/>
            <w:szCs w:val="24"/>
          </w:rPr>
          <w:delText>20</w:delText>
        </w:r>
        <w:r w:rsidR="00CA0F76" w:rsidRPr="0010468F" w:rsidDel="00663BFE">
          <w:rPr>
            <w:rFonts w:cstheme="minorHAnsi"/>
            <w:sz w:val="24"/>
            <w:szCs w:val="24"/>
          </w:rPr>
          <w:delText xml:space="preserve"> </w:delText>
        </w:r>
      </w:del>
      <w:ins w:id="77" w:author="MacQueen, Alice H" w:date="2020-01-17T12:23:00Z">
        <w:r w:rsidR="00663BFE">
          <w:rPr>
            <w:rFonts w:cstheme="minorHAnsi"/>
            <w:sz w:val="24"/>
            <w:szCs w:val="24"/>
          </w:rPr>
          <w:t>17</w:t>
        </w:r>
        <w:r w:rsidR="00663BFE" w:rsidRPr="0010468F">
          <w:rPr>
            <w:rFonts w:cstheme="minorHAnsi"/>
            <w:sz w:val="24"/>
            <w:szCs w:val="24"/>
          </w:rPr>
          <w:t xml:space="preserve"> </w:t>
        </w:r>
      </w:ins>
      <w:r w:rsidR="00CA0F76" w:rsidRPr="0010468F">
        <w:rPr>
          <w:rFonts w:cstheme="minorHAnsi"/>
          <w:sz w:val="24"/>
          <w:szCs w:val="24"/>
        </w:rPr>
        <w:t>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r w:rsidR="00E85D1D" w:rsidRPr="0010468F">
        <w:rPr>
          <w:rFonts w:cstheme="minorHAnsi"/>
          <w:sz w:val="24"/>
          <w:szCs w:val="24"/>
        </w:rPr>
        <w:t xml:space="preserve">Benjamini-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del w:id="78" w:author="MacQueen, Alice H" w:date="2020-01-17T12:23:00Z">
        <w:r w:rsidR="000C2BDE" w:rsidRPr="0010468F" w:rsidDel="00663BFE">
          <w:rPr>
            <w:rFonts w:cstheme="minorHAnsi"/>
            <w:sz w:val="24"/>
            <w:szCs w:val="24"/>
          </w:rPr>
          <w:delText xml:space="preserve">Two </w:delText>
        </w:r>
      </w:del>
      <w:ins w:id="79" w:author="MacQueen, Alice H" w:date="2020-01-17T12:23:00Z">
        <w:r w:rsidR="00663BFE">
          <w:rPr>
            <w:rFonts w:cstheme="minorHAnsi"/>
            <w:sz w:val="24"/>
            <w:szCs w:val="24"/>
          </w:rPr>
          <w:t>Five</w:t>
        </w:r>
        <w:r w:rsidR="00663BFE" w:rsidRPr="0010468F">
          <w:rPr>
            <w:rFonts w:cstheme="minorHAnsi"/>
            <w:sz w:val="24"/>
            <w:szCs w:val="24"/>
          </w:rPr>
          <w:t xml:space="preserve"> </w:t>
        </w:r>
      </w:ins>
      <w:r w:rsidR="000C2BDE" w:rsidRPr="0010468F">
        <w:rPr>
          <w:rFonts w:cstheme="minorHAnsi"/>
          <w:sz w:val="24"/>
          <w:szCs w:val="24"/>
        </w:rPr>
        <w:t xml:space="preserve">low-signal phenotypes </w:t>
      </w:r>
      <w:del w:id="80" w:author="MacQueen, Alice H" w:date="2020-01-17T12:23:00Z">
        <w:r w:rsidR="000C2BDE" w:rsidRPr="0010468F" w:rsidDel="00663BFE">
          <w:rPr>
            <w:rFonts w:cstheme="minorHAnsi"/>
            <w:sz w:val="24"/>
            <w:szCs w:val="24"/>
          </w:rPr>
          <w:delText>related to bean common mosaic virus presence or absence were not included</w:delText>
        </w:r>
      </w:del>
      <w:ins w:id="81" w:author="MacQueen, Alice H" w:date="2020-01-17T12:23:00Z">
        <w:r w:rsidR="00663BFE">
          <w:rPr>
            <w:rFonts w:cstheme="minorHAnsi"/>
            <w:sz w:val="24"/>
            <w:szCs w:val="24"/>
          </w:rPr>
          <w:t>with narrow-sense heritability estimates below 30% were not included</w:t>
        </w:r>
      </w:ins>
      <w:r w:rsidR="000C2BDE" w:rsidRPr="0010468F">
        <w:rPr>
          <w:rFonts w:cstheme="minorHAnsi"/>
          <w:sz w:val="24"/>
          <w:szCs w:val="24"/>
        </w:rPr>
        <w:t xml:space="preserve">;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w:t>
      </w:r>
      <w:del w:id="82" w:author="MacQueen, Alice H" w:date="2020-01-17T12:23:00Z">
        <w:r w:rsidR="008F25DE" w:rsidRPr="0010468F" w:rsidDel="00663BFE">
          <w:rPr>
            <w:rFonts w:cstheme="minorHAnsi"/>
            <w:sz w:val="24"/>
            <w:szCs w:val="24"/>
          </w:rPr>
          <w:delText>not shown</w:delText>
        </w:r>
      </w:del>
      <w:ins w:id="83" w:author="MacQueen, Alice H" w:date="2020-01-17T12:23:00Z">
        <w:r w:rsidR="00663BFE">
          <w:rPr>
            <w:rFonts w:cstheme="minorHAnsi"/>
            <w:sz w:val="24"/>
            <w:szCs w:val="24"/>
          </w:rPr>
          <w:t xml:space="preserve">available on </w:t>
        </w:r>
        <w:r w:rsidR="00663BFE" w:rsidRPr="00663BFE">
          <w:rPr>
            <w:rFonts w:cstheme="minorHAnsi"/>
            <w:sz w:val="24"/>
            <w:szCs w:val="24"/>
            <w:highlight w:val="yellow"/>
            <w:rPrChange w:id="84" w:author="MacQueen, Alice H" w:date="2020-01-17T12:24:00Z">
              <w:rPr>
                <w:rFonts w:cstheme="minorHAnsi"/>
                <w:sz w:val="24"/>
                <w:szCs w:val="24"/>
              </w:rPr>
            </w:rPrChange>
          </w:rPr>
          <w:t>Github</w:t>
        </w:r>
      </w:ins>
      <w:r w:rsidR="008F25DE" w:rsidRPr="0010468F">
        <w:rPr>
          <w:rFonts w:cstheme="minorHAnsi"/>
          <w:sz w:val="24"/>
          <w:szCs w:val="24"/>
        </w:rPr>
        <w:t>).</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8A7F7B">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zsx5ewatt59z0be9dwbppxxsd0pp9wttfxp9" timestamp="0"&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1F34EB0E"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del w:id="85" w:author="MacQueen, Alice H" w:date="2020-01-17T12:24:00Z">
        <w:r w:rsidR="00C021AD" w:rsidRPr="0010468F" w:rsidDel="00663BFE">
          <w:rPr>
            <w:rFonts w:cstheme="minorHAnsi"/>
            <w:sz w:val="24"/>
            <w:szCs w:val="24"/>
          </w:rPr>
          <w:delText>45</w:delText>
        </w:r>
      </w:del>
      <w:ins w:id="86" w:author="MacQueen, Alice H" w:date="2020-01-17T12:24:00Z">
        <w:r w:rsidR="00663BFE">
          <w:rPr>
            <w:rFonts w:cstheme="minorHAnsi"/>
            <w:sz w:val="24"/>
            <w:szCs w:val="24"/>
          </w:rPr>
          <w:t>30</w:t>
        </w:r>
      </w:ins>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w:t>
      </w:r>
      <w:del w:id="87" w:author="MacQueen, Alice H" w:date="2020-01-17T12:24:00Z">
        <w:r w:rsidRPr="0010468F" w:rsidDel="00663BFE">
          <w:rPr>
            <w:rFonts w:cstheme="minorHAnsi"/>
            <w:sz w:val="24"/>
            <w:szCs w:val="24"/>
          </w:rPr>
          <w:delText>4</w:delText>
        </w:r>
      </w:del>
      <w:ins w:id="88" w:author="MacQueen, Alice H" w:date="2020-01-17T12:24:00Z">
        <w:r w:rsidR="00663BFE">
          <w:rPr>
            <w:rFonts w:cstheme="minorHAnsi"/>
            <w:sz w:val="24"/>
            <w:szCs w:val="24"/>
          </w:rPr>
          <w:t>2</w:t>
        </w:r>
      </w:ins>
      <w:r w:rsidR="00AB64EE" w:rsidRPr="0010468F">
        <w:rPr>
          <w:rFonts w:cstheme="minorHAnsi"/>
          <w:sz w:val="24"/>
          <w:szCs w:val="24"/>
        </w:rPr>
        <w:t>,</w:t>
      </w:r>
      <w:del w:id="89" w:author="MacQueen, Alice H" w:date="2020-01-17T12:24:00Z">
        <w:r w:rsidRPr="0010468F" w:rsidDel="00663BFE">
          <w:rPr>
            <w:rFonts w:cstheme="minorHAnsi"/>
            <w:sz w:val="24"/>
            <w:szCs w:val="24"/>
          </w:rPr>
          <w:delText>0</w:delText>
        </w:r>
      </w:del>
      <w:ins w:id="90" w:author="MacQueen, Alice H" w:date="2020-01-17T12:24:00Z">
        <w:r w:rsidR="00663BFE">
          <w:rPr>
            <w:rFonts w:cstheme="minorHAnsi"/>
            <w:sz w:val="24"/>
            <w:szCs w:val="24"/>
          </w:rPr>
          <w:t>5</w:t>
        </w:r>
      </w:ins>
      <w:r w:rsidRPr="0010468F">
        <w:rPr>
          <w:rFonts w:cstheme="minorHAnsi"/>
          <w:sz w:val="24"/>
          <w:szCs w:val="24"/>
        </w:rPr>
        <w:t xml:space="preserve">00 SNPs for each of the </w:t>
      </w:r>
      <w:del w:id="91" w:author="MacQueen, Alice H" w:date="2020-01-17T12:24:00Z">
        <w:r w:rsidRPr="0010468F" w:rsidDel="00663BFE">
          <w:rPr>
            <w:rFonts w:cstheme="minorHAnsi"/>
            <w:sz w:val="24"/>
            <w:szCs w:val="24"/>
          </w:rPr>
          <w:delText>2</w:delText>
        </w:r>
        <w:r w:rsidR="005F4D5A" w:rsidRPr="0010468F" w:rsidDel="00663BFE">
          <w:rPr>
            <w:rFonts w:cstheme="minorHAnsi"/>
            <w:sz w:val="24"/>
            <w:szCs w:val="24"/>
          </w:rPr>
          <w:delText>0</w:delText>
        </w:r>
        <w:r w:rsidRPr="0010468F" w:rsidDel="00663BFE">
          <w:rPr>
            <w:rFonts w:cstheme="minorHAnsi"/>
            <w:sz w:val="24"/>
            <w:szCs w:val="24"/>
          </w:rPr>
          <w:delText xml:space="preserve"> </w:delText>
        </w:r>
      </w:del>
      <w:ins w:id="92" w:author="MacQueen, Alice H" w:date="2020-01-17T12:24:00Z">
        <w:r w:rsidR="00663BFE">
          <w:rPr>
            <w:rFonts w:cstheme="minorHAnsi"/>
            <w:sz w:val="24"/>
            <w:szCs w:val="24"/>
          </w:rPr>
          <w:t>17</w:t>
        </w:r>
        <w:r w:rsidR="00663BFE" w:rsidRPr="0010468F">
          <w:rPr>
            <w:rFonts w:cstheme="minorHAnsi"/>
            <w:sz w:val="24"/>
            <w:szCs w:val="24"/>
          </w:rPr>
          <w:t xml:space="preserve"> </w:t>
        </w:r>
      </w:ins>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w:t>
      </w:r>
      <w:del w:id="93" w:author="MacQueen, Alice H" w:date="2020-01-17T12:24:00Z">
        <w:r w:rsidR="00C021AD" w:rsidRPr="0010468F" w:rsidDel="00663BFE">
          <w:rPr>
            <w:rFonts w:cstheme="minorHAnsi"/>
            <w:sz w:val="24"/>
            <w:szCs w:val="24"/>
          </w:rPr>
          <w:delText>45</w:delText>
        </w:r>
      </w:del>
      <w:ins w:id="94" w:author="MacQueen, Alice H" w:date="2020-01-17T12:24:00Z">
        <w:r w:rsidR="00663BFE">
          <w:rPr>
            <w:rFonts w:cstheme="minorHAnsi"/>
            <w:sz w:val="24"/>
            <w:szCs w:val="24"/>
          </w:rPr>
          <w:t>30</w:t>
        </w:r>
      </w:ins>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 xml:space="preserve">f significant phenotypic </w:t>
      </w:r>
      <w:r w:rsidR="00F1534C" w:rsidRPr="0010468F">
        <w:rPr>
          <w:rFonts w:cstheme="minorHAnsi"/>
          <w:sz w:val="24"/>
          <w:szCs w:val="24"/>
        </w:rPr>
        <w:lastRenderedPageBreak/>
        <w:t>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8A7F7B">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zsx5ewatt59z0be9dwbppxxsd0pp9wttfxp9" timestamp="0"&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8A7F7B">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zsx5ewatt59z0be9dwbppxxsd0pp9wttfxp9" timestamp="0"&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Rpubs,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CDBNgenomics, found 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95" w:author="MacQueen, Alice H" w:date="2019-12-09T12:50:00Z"/>
          <w:rFonts w:cstheme="minorHAnsi"/>
          <w:i/>
          <w:sz w:val="24"/>
          <w:szCs w:val="24"/>
        </w:rPr>
      </w:pPr>
      <w:moveFromRangeStart w:id="96" w:author="MacQueen, Alice H" w:date="2019-12-09T12:50:00Z" w:name="move26788244"/>
      <w:moveFrom w:id="97"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98" w:author="MacQueen, Alice H" w:date="2019-12-09T12:50:00Z"/>
          <w:rFonts w:cstheme="minorHAnsi"/>
          <w:sz w:val="24"/>
          <w:szCs w:val="24"/>
        </w:rPr>
      </w:pPr>
      <w:moveFrom w:id="99"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14F8226C" w:rsidR="00106E2D" w:rsidRPr="0010468F" w:rsidDel="00603F18" w:rsidRDefault="00134C19" w:rsidP="0010468F">
      <w:pPr>
        <w:spacing w:line="480" w:lineRule="auto"/>
        <w:ind w:firstLine="720"/>
        <w:rPr>
          <w:moveFrom w:id="100" w:author="MacQueen, Alice H" w:date="2019-12-09T12:50:00Z"/>
          <w:rFonts w:cstheme="minorHAnsi"/>
          <w:sz w:val="24"/>
          <w:szCs w:val="24"/>
        </w:rPr>
      </w:pPr>
      <w:moveFrom w:id="101"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r w:rsidR="00F14ADB" w:rsidRPr="0010468F" w:rsidDel="00603F18">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96"/>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05154320" w:rsidR="000F3174" w:rsidRPr="0010468F" w:rsidRDefault="000F3174" w:rsidP="0010468F">
      <w:pPr>
        <w:spacing w:line="480" w:lineRule="auto"/>
        <w:ind w:firstLine="720"/>
        <w:rPr>
          <w:rFonts w:cstheme="minorHAnsi"/>
          <w:sz w:val="24"/>
          <w:szCs w:val="24"/>
        </w:rPr>
      </w:pPr>
      <w:r w:rsidRPr="0010468F">
        <w:rPr>
          <w:rFonts w:cstheme="minorHAnsi"/>
          <w:sz w:val="24"/>
          <w:szCs w:val="24"/>
        </w:rPr>
        <w:lastRenderedPageBreak/>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008A7F7B">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zsx5ewatt59z0be9dwbppxxsd0pp9wttfxp9" timestamp="0"&gt;827&lt;/key&gt;&lt;/foreign-keys&gt;&lt;ref-type name="Generic"&gt;13&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14574650"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del w:id="102" w:author="MacQueen, Alice H" w:date="2019-12-09T15:11:00Z">
        <w:r w:rsidR="000A7BBC" w:rsidRPr="0010468F" w:rsidDel="00EF0172">
          <w:rPr>
            <w:rFonts w:cstheme="minorHAnsi"/>
            <w:sz w:val="24"/>
            <w:szCs w:val="24"/>
          </w:rPr>
          <w:delText>narrow</w:delText>
        </w:r>
      </w:del>
      <w:ins w:id="103" w:author="MacQueen, Alice H" w:date="2019-12-09T15:11:00Z">
        <w:r w:rsidR="00EF0172">
          <w:rPr>
            <w:rFonts w:cstheme="minorHAnsi"/>
            <w:sz w:val="24"/>
            <w:szCs w:val="24"/>
          </w:rPr>
          <w:t>broad</w:t>
        </w:r>
      </w:ins>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0A7BBC" w:rsidRPr="0010468F">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 xml:space="preserve"> varied between 6% and 73% in the 21 phenotypic BLUPs (Table 1).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 xml:space="preserve">between BLUPs of CDBN phenotypes varied </w:t>
      </w:r>
      <w:r w:rsidR="0016768A" w:rsidRPr="0015785A">
        <w:rPr>
          <w:rFonts w:cstheme="minorHAnsi"/>
          <w:sz w:val="24"/>
          <w:szCs w:val="24"/>
          <w:rPrChange w:id="104" w:author="MacQueen, Alice H" w:date="2020-01-17T14:56:00Z">
            <w:rPr>
              <w:rFonts w:cstheme="minorHAnsi"/>
              <w:sz w:val="24"/>
              <w:szCs w:val="24"/>
            </w:rPr>
          </w:rPrChange>
        </w:rPr>
        <w:t>between -0.</w:t>
      </w:r>
      <w:del w:id="105" w:author="MacQueen, Alice H" w:date="2020-01-17T14:55:00Z">
        <w:r w:rsidR="0016768A" w:rsidRPr="0015785A" w:rsidDel="0015785A">
          <w:rPr>
            <w:rFonts w:cstheme="minorHAnsi"/>
            <w:sz w:val="24"/>
            <w:szCs w:val="24"/>
            <w:rPrChange w:id="106" w:author="MacQueen, Alice H" w:date="2020-01-17T14:56:00Z">
              <w:rPr>
                <w:rFonts w:cstheme="minorHAnsi"/>
                <w:sz w:val="24"/>
                <w:szCs w:val="24"/>
              </w:rPr>
            </w:rPrChange>
          </w:rPr>
          <w:delText xml:space="preserve">75 </w:delText>
        </w:r>
      </w:del>
      <w:ins w:id="107" w:author="MacQueen, Alice H" w:date="2020-01-17T14:55:00Z">
        <w:r w:rsidR="0015785A" w:rsidRPr="0015785A">
          <w:rPr>
            <w:rFonts w:cstheme="minorHAnsi"/>
            <w:sz w:val="24"/>
            <w:szCs w:val="24"/>
            <w:rPrChange w:id="108" w:author="MacQueen, Alice H" w:date="2020-01-17T14:56:00Z">
              <w:rPr>
                <w:rFonts w:cstheme="minorHAnsi"/>
                <w:sz w:val="24"/>
                <w:szCs w:val="24"/>
                <w:highlight w:val="yellow"/>
              </w:rPr>
            </w:rPrChange>
          </w:rPr>
          <w:t>63</w:t>
        </w:r>
        <w:r w:rsidR="0015785A" w:rsidRPr="0015785A">
          <w:rPr>
            <w:rFonts w:cstheme="minorHAnsi"/>
            <w:sz w:val="24"/>
            <w:szCs w:val="24"/>
            <w:rPrChange w:id="109" w:author="MacQueen, Alice H" w:date="2020-01-17T14:56:00Z">
              <w:rPr>
                <w:rFonts w:cstheme="minorHAnsi"/>
                <w:sz w:val="24"/>
                <w:szCs w:val="24"/>
              </w:rPr>
            </w:rPrChange>
          </w:rPr>
          <w:t xml:space="preserve"> </w:t>
        </w:r>
      </w:ins>
      <w:r w:rsidR="0016768A" w:rsidRPr="0015785A">
        <w:rPr>
          <w:rFonts w:cstheme="minorHAnsi"/>
          <w:sz w:val="24"/>
          <w:szCs w:val="24"/>
          <w:rPrChange w:id="110" w:author="MacQueen, Alice H" w:date="2020-01-17T14:56:00Z">
            <w:rPr>
              <w:rFonts w:cstheme="minorHAnsi"/>
              <w:sz w:val="24"/>
              <w:szCs w:val="24"/>
            </w:rPr>
          </w:rPrChange>
        </w:rPr>
        <w:t>and 0.</w:t>
      </w:r>
      <w:del w:id="111" w:author="MacQueen, Alice H" w:date="2020-01-17T14:56:00Z">
        <w:r w:rsidR="0016768A" w:rsidRPr="0015785A" w:rsidDel="0015785A">
          <w:rPr>
            <w:rFonts w:cstheme="minorHAnsi"/>
            <w:sz w:val="24"/>
            <w:szCs w:val="24"/>
            <w:rPrChange w:id="112" w:author="MacQueen, Alice H" w:date="2020-01-17T14:56:00Z">
              <w:rPr>
                <w:rFonts w:cstheme="minorHAnsi"/>
                <w:sz w:val="24"/>
                <w:szCs w:val="24"/>
              </w:rPr>
            </w:rPrChange>
          </w:rPr>
          <w:delText>81</w:delText>
        </w:r>
      </w:del>
      <w:ins w:id="113" w:author="MacQueen, Alice H" w:date="2020-01-17T14:56:00Z">
        <w:r w:rsidR="0015785A" w:rsidRPr="0015785A">
          <w:rPr>
            <w:rFonts w:cstheme="minorHAnsi"/>
            <w:sz w:val="24"/>
            <w:szCs w:val="24"/>
            <w:rPrChange w:id="114" w:author="MacQueen, Alice H" w:date="2020-01-17T14:56:00Z">
              <w:rPr>
                <w:rFonts w:cstheme="minorHAnsi"/>
                <w:sz w:val="24"/>
                <w:szCs w:val="24"/>
              </w:rPr>
            </w:rPrChange>
          </w:rPr>
          <w:t>73</w:t>
        </w:r>
      </w:ins>
      <w:r w:rsidR="0016768A" w:rsidRPr="0010468F">
        <w:rPr>
          <w:rFonts w:cstheme="minorHAnsi"/>
          <w:sz w:val="24"/>
          <w:szCs w:val="24"/>
        </w:rPr>
        <w:t xml:space="preserve">, and </w:t>
      </w:r>
      <w:del w:id="115" w:author="MacQueen, Alice H" w:date="2020-01-17T14:58:00Z">
        <w:r w:rsidR="0016768A" w:rsidRPr="0010468F" w:rsidDel="00D96741">
          <w:rPr>
            <w:rFonts w:cstheme="minorHAnsi"/>
            <w:sz w:val="24"/>
            <w:szCs w:val="24"/>
          </w:rPr>
          <w:delText xml:space="preserve">most </w:delText>
        </w:r>
      </w:del>
      <w:ins w:id="116" w:author="MacQueen, Alice H" w:date="2020-01-17T14:58:00Z">
        <w:r w:rsidR="00D96741">
          <w:rPr>
            <w:rFonts w:cstheme="minorHAnsi"/>
            <w:sz w:val="24"/>
            <w:szCs w:val="24"/>
          </w:rPr>
          <w:t xml:space="preserve">45% of phenotypic pairs had a correlation coefficient of 20% </w:t>
        </w:r>
      </w:ins>
      <w:del w:id="117" w:author="MacQueen, Alice H" w:date="2020-01-17T14:58:00Z">
        <w:r w:rsidR="0016768A" w:rsidRPr="0010468F" w:rsidDel="00D96741">
          <w:rPr>
            <w:rFonts w:cstheme="minorHAnsi"/>
            <w:sz w:val="24"/>
            <w:szCs w:val="24"/>
          </w:rPr>
          <w:delText>phenotyp</w:delText>
        </w:r>
        <w:r w:rsidR="00684EED" w:rsidRPr="0010468F" w:rsidDel="00D96741">
          <w:rPr>
            <w:rFonts w:cstheme="minorHAnsi"/>
            <w:sz w:val="24"/>
            <w:szCs w:val="24"/>
          </w:rPr>
          <w:delText>es</w:delText>
        </w:r>
        <w:r w:rsidR="0016768A" w:rsidRPr="0010468F" w:rsidDel="00D96741">
          <w:rPr>
            <w:rFonts w:cstheme="minorHAnsi"/>
            <w:sz w:val="24"/>
            <w:szCs w:val="24"/>
          </w:rPr>
          <w:delText xml:space="preserve"> </w:delText>
        </w:r>
        <w:r w:rsidR="00684EED" w:rsidRPr="0010468F" w:rsidDel="00D96741">
          <w:rPr>
            <w:rFonts w:cstheme="minorHAnsi"/>
            <w:sz w:val="24"/>
            <w:szCs w:val="24"/>
          </w:rPr>
          <w:delText>were significantly correlated</w:delText>
        </w:r>
        <w:r w:rsidR="00F23BF7" w:rsidRPr="0010468F" w:rsidDel="00D96741">
          <w:rPr>
            <w:rFonts w:cstheme="minorHAnsi"/>
            <w:sz w:val="24"/>
            <w:szCs w:val="24"/>
          </w:rPr>
          <w:delText xml:space="preserve"> </w:delText>
        </w:r>
      </w:del>
      <w:r w:rsidR="00F23BF7" w:rsidRPr="0010468F">
        <w:rPr>
          <w:rFonts w:cstheme="minorHAnsi"/>
          <w:sz w:val="24"/>
          <w:szCs w:val="24"/>
        </w:rPr>
        <w:t>(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w:t>
      </w:r>
      <w:ins w:id="118" w:author="MacQueen, Alice H" w:date="2020-01-17T15:13:00Z">
        <w:r w:rsidR="00403DC3">
          <w:rPr>
            <w:rFonts w:cstheme="minorHAnsi"/>
            <w:sz w:val="24"/>
            <w:szCs w:val="24"/>
          </w:rPr>
          <w:t xml:space="preserve">and </w:t>
        </w:r>
      </w:ins>
      <w:del w:id="119" w:author="MacQueen, Alice H" w:date="2020-01-17T15:13:00Z">
        <w:r w:rsidR="0016768A" w:rsidRPr="0010468F" w:rsidDel="00403DC3">
          <w:rPr>
            <w:rFonts w:cstheme="minorHAnsi"/>
            <w:sz w:val="24"/>
            <w:szCs w:val="24"/>
          </w:rPr>
          <w:delText xml:space="preserve">zinc deficiency score, </w:delText>
        </w:r>
      </w:del>
      <w:r w:rsidR="0016768A" w:rsidRPr="0010468F">
        <w:rPr>
          <w:rFonts w:cstheme="minorHAnsi"/>
          <w:sz w:val="24"/>
          <w:szCs w:val="24"/>
        </w:rPr>
        <w:t>days to maturity</w:t>
      </w:r>
      <w:del w:id="120" w:author="MacQueen, Alice H" w:date="2020-01-17T15:13:00Z">
        <w:r w:rsidR="0016768A" w:rsidRPr="0010468F" w:rsidDel="00403DC3">
          <w:rPr>
            <w:rFonts w:cstheme="minorHAnsi"/>
            <w:sz w:val="24"/>
            <w:szCs w:val="24"/>
          </w:rPr>
          <w:delText>, blackroot presence/absence, and early vigor</w:delText>
        </w:r>
      </w:del>
      <w:r w:rsidR="0016768A" w:rsidRPr="0010468F">
        <w:rPr>
          <w:rFonts w:cstheme="minorHAnsi"/>
          <w:sz w:val="24"/>
          <w:szCs w:val="24"/>
        </w:rPr>
        <w:t xml:space="preserve"> were in the first of these groups, and white mold damage score, growth habit, seed yield, harvest index, lodging, </w:t>
      </w:r>
      <w:ins w:id="121" w:author="MacQueen, Alice H" w:date="2020-01-17T15:14:00Z">
        <w:r w:rsidR="00403DC3">
          <w:rPr>
            <w:rFonts w:cstheme="minorHAnsi"/>
            <w:sz w:val="24"/>
            <w:szCs w:val="24"/>
          </w:rPr>
          <w:t xml:space="preserve">and </w:t>
        </w:r>
      </w:ins>
      <w:r w:rsidR="0016768A" w:rsidRPr="0010468F">
        <w:rPr>
          <w:rFonts w:cstheme="minorHAnsi"/>
          <w:sz w:val="24"/>
          <w:szCs w:val="24"/>
        </w:rPr>
        <w:t>rust damage score</w:t>
      </w:r>
      <w:ins w:id="122" w:author="MacQueen, Alice H" w:date="2020-01-17T15:14:00Z">
        <w:r w:rsidR="00403DC3">
          <w:rPr>
            <w:rFonts w:cstheme="minorHAnsi"/>
            <w:sz w:val="24"/>
            <w:szCs w:val="24"/>
          </w:rPr>
          <w:t xml:space="preserve"> </w:t>
        </w:r>
      </w:ins>
      <w:del w:id="123" w:author="MacQueen, Alice H" w:date="2020-01-17T15:14:00Z">
        <w:r w:rsidR="0016768A" w:rsidRPr="0010468F" w:rsidDel="00403DC3">
          <w:rPr>
            <w:rFonts w:cstheme="minorHAnsi"/>
            <w:sz w:val="24"/>
            <w:szCs w:val="24"/>
          </w:rPr>
          <w:delText xml:space="preserve">, bean common mosaic virus damage score, and halo blight damage score </w:delText>
        </w:r>
      </w:del>
      <w:r w:rsidR="0016768A" w:rsidRPr="0010468F">
        <w:rPr>
          <w:rFonts w:cstheme="minorHAnsi"/>
          <w:sz w:val="24"/>
          <w:szCs w:val="24"/>
        </w:rPr>
        <w:t xml:space="preserve">were in the second of these groups. </w:t>
      </w:r>
      <w:ins w:id="124" w:author="MacQueen, Alice H" w:date="2020-01-17T15:14:00Z">
        <w:r w:rsidR="00403DC3">
          <w:rPr>
            <w:rFonts w:cstheme="minorHAnsi"/>
            <w:sz w:val="24"/>
            <w:szCs w:val="24"/>
          </w:rPr>
          <w:t>With the exception of biomass, t</w:t>
        </w:r>
      </w:ins>
      <w:del w:id="125" w:author="MacQueen, Alice H" w:date="2020-01-17T15:14:00Z">
        <w:r w:rsidR="0016768A" w:rsidRPr="0010468F" w:rsidDel="00403DC3">
          <w:rPr>
            <w:rFonts w:cstheme="minorHAnsi"/>
            <w:sz w:val="24"/>
            <w:szCs w:val="24"/>
          </w:rPr>
          <w:delText>T</w:delText>
        </w:r>
      </w:del>
      <w:r w:rsidR="0016768A" w:rsidRPr="0010468F">
        <w:rPr>
          <w:rFonts w:cstheme="minorHAnsi"/>
          <w:sz w:val="24"/>
          <w:szCs w:val="24"/>
        </w:rPr>
        <w:t xml:space="preserve">hese two groups </w:t>
      </w:r>
      <w:r w:rsidR="00D0338E" w:rsidRPr="0010468F">
        <w:rPr>
          <w:rFonts w:cstheme="minorHAnsi"/>
          <w:sz w:val="24"/>
          <w:szCs w:val="24"/>
        </w:rPr>
        <w:t xml:space="preserve">had </w:t>
      </w:r>
      <w:ins w:id="126" w:author="MacQueen, Alice H" w:date="2020-01-17T15:15:00Z">
        <w:r w:rsidR="00403DC3">
          <w:rPr>
            <w:rFonts w:cstheme="minorHAnsi"/>
            <w:sz w:val="24"/>
            <w:szCs w:val="24"/>
          </w:rPr>
          <w:t xml:space="preserve">modest </w:t>
        </w:r>
      </w:ins>
      <w:r w:rsidR="00D0338E" w:rsidRPr="0010468F">
        <w:rPr>
          <w:rFonts w:cstheme="minorHAnsi"/>
          <w:sz w:val="24"/>
          <w:szCs w:val="24"/>
        </w:rPr>
        <w:t xml:space="preserve">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510E7BE3" w:rsidR="00755D28" w:rsidRPr="0010468F" w:rsidRDefault="005B1A42" w:rsidP="0010468F">
      <w:pPr>
        <w:spacing w:line="480" w:lineRule="auto"/>
        <w:ind w:firstLine="720"/>
        <w:rPr>
          <w:rFonts w:cstheme="minorHAnsi"/>
          <w:sz w:val="24"/>
          <w:szCs w:val="24"/>
        </w:rPr>
      </w:pPr>
      <w:r w:rsidRPr="0010468F">
        <w:rPr>
          <w:rFonts w:cstheme="minorHAnsi"/>
          <w:sz w:val="24"/>
          <w:szCs w:val="24"/>
        </w:rPr>
        <w:lastRenderedPageBreak/>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pzeDVl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pzeDVl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6D48E95F"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Benjamini-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del w:id="127" w:author="MacQueen, Alice H" w:date="2020-01-17T15:15:00Z">
        <w:r w:rsidR="00357795" w:rsidRPr="0010468F" w:rsidDel="00403DC3">
          <w:rPr>
            <w:rFonts w:cstheme="minorHAnsi"/>
            <w:sz w:val="24"/>
            <w:szCs w:val="24"/>
          </w:rPr>
          <w:delText>e</w:delText>
        </w:r>
        <w:r w:rsidRPr="0010468F" w:rsidDel="00403DC3">
          <w:rPr>
            <w:rFonts w:cstheme="minorHAnsi"/>
            <w:sz w:val="24"/>
            <w:szCs w:val="24"/>
          </w:rPr>
          <w:delText xml:space="preserve">ight </w:delText>
        </w:r>
      </w:del>
      <w:ins w:id="128" w:author="MacQueen, Alice H" w:date="2020-01-17T15:15:00Z">
        <w:r w:rsidR="00403DC3">
          <w:rPr>
            <w:rFonts w:cstheme="minorHAnsi"/>
            <w:sz w:val="24"/>
            <w:szCs w:val="24"/>
          </w:rPr>
          <w:t>five</w:t>
        </w:r>
        <w:r w:rsidR="00403DC3" w:rsidRPr="0010468F">
          <w:rPr>
            <w:rFonts w:cstheme="minorHAnsi"/>
            <w:sz w:val="24"/>
            <w:szCs w:val="24"/>
          </w:rPr>
          <w:t xml:space="preserve"> </w:t>
        </w:r>
      </w:ins>
      <w:r w:rsidRPr="0010468F">
        <w:rPr>
          <w:rFonts w:cstheme="minorHAnsi"/>
          <w:sz w:val="24"/>
          <w:szCs w:val="24"/>
        </w:rPr>
        <w:t>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w:t>
      </w:r>
      <w:del w:id="129" w:author="MacQueen, Alice H" w:date="2020-01-17T15:15:00Z">
        <w:r w:rsidR="00AA63D1" w:rsidRPr="0010468F" w:rsidDel="00403DC3">
          <w:rPr>
            <w:rFonts w:cstheme="minorHAnsi"/>
            <w:sz w:val="24"/>
            <w:szCs w:val="24"/>
          </w:rPr>
          <w:delText xml:space="preserve">33 </w:delText>
        </w:r>
      </w:del>
      <w:ins w:id="130" w:author="MacQueen, Alice H" w:date="2020-01-17T15:15:00Z">
        <w:r w:rsidR="00403DC3">
          <w:rPr>
            <w:rFonts w:cstheme="minorHAnsi"/>
            <w:sz w:val="24"/>
            <w:szCs w:val="24"/>
          </w:rPr>
          <w:t>22</w:t>
        </w:r>
        <w:r w:rsidR="00403DC3" w:rsidRPr="0010468F">
          <w:rPr>
            <w:rFonts w:cstheme="minorHAnsi"/>
            <w:sz w:val="24"/>
            <w:szCs w:val="24"/>
          </w:rPr>
          <w:t xml:space="preserve"> </w:t>
        </w:r>
      </w:ins>
      <w:r w:rsidR="00AA63D1" w:rsidRPr="0010468F">
        <w:rPr>
          <w:rFonts w:cstheme="minorHAnsi"/>
          <w:sz w:val="24"/>
          <w:szCs w:val="24"/>
        </w:rPr>
        <w:t xml:space="preserve">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del w:id="131" w:author="MacQueen, Alice H" w:date="2020-01-17T15:15:00Z">
        <w:r w:rsidR="001819C9" w:rsidRPr="0010468F" w:rsidDel="00403DC3">
          <w:rPr>
            <w:rFonts w:cstheme="minorHAnsi"/>
            <w:sz w:val="24"/>
            <w:szCs w:val="24"/>
          </w:rPr>
          <w:delText xml:space="preserve">30 </w:delText>
        </w:r>
      </w:del>
      <w:ins w:id="132" w:author="MacQueen, Alice H" w:date="2020-01-17T15:15:00Z">
        <w:r w:rsidR="00403DC3">
          <w:rPr>
            <w:rFonts w:cstheme="minorHAnsi"/>
            <w:sz w:val="24"/>
            <w:szCs w:val="24"/>
          </w:rPr>
          <w:t>2</w:t>
        </w:r>
        <w:r w:rsidR="00403DC3" w:rsidRPr="0010468F">
          <w:rPr>
            <w:rFonts w:cstheme="minorHAnsi"/>
            <w:sz w:val="24"/>
            <w:szCs w:val="24"/>
          </w:rPr>
          <w:t xml:space="preserve">0 </w:t>
        </w:r>
      </w:ins>
      <w:r w:rsidR="001819C9" w:rsidRPr="0010468F">
        <w:rPr>
          <w:rFonts w:cstheme="minorHAnsi"/>
          <w:sz w:val="24"/>
          <w:szCs w:val="24"/>
        </w:rPr>
        <w:t>or more</w:t>
      </w:r>
      <w:r w:rsidR="00DE4B7C" w:rsidRPr="0010468F">
        <w:rPr>
          <w:rFonts w:cstheme="minorHAnsi"/>
          <w:sz w:val="24"/>
          <w:szCs w:val="24"/>
        </w:rPr>
        <w:t xml:space="preserve"> distinct, significant associations with these </w:t>
      </w:r>
      <w:del w:id="133" w:author="MacQueen, Alice H" w:date="2020-01-17T15:15:00Z">
        <w:r w:rsidR="00551D8A" w:rsidRPr="0010468F" w:rsidDel="00403DC3">
          <w:rPr>
            <w:rFonts w:cstheme="minorHAnsi"/>
            <w:sz w:val="24"/>
            <w:szCs w:val="24"/>
          </w:rPr>
          <w:delText xml:space="preserve">eight </w:delText>
        </w:r>
      </w:del>
      <w:ins w:id="134" w:author="MacQueen, Alice H" w:date="2020-01-17T15:15:00Z">
        <w:r w:rsidR="00403DC3">
          <w:rPr>
            <w:rFonts w:cstheme="minorHAnsi"/>
            <w:sz w:val="24"/>
            <w:szCs w:val="24"/>
          </w:rPr>
          <w:t>five</w:t>
        </w:r>
        <w:r w:rsidR="00403DC3" w:rsidRPr="0010468F">
          <w:rPr>
            <w:rFonts w:cstheme="minorHAnsi"/>
            <w:sz w:val="24"/>
            <w:szCs w:val="24"/>
          </w:rPr>
          <w:t xml:space="preserve"> </w:t>
        </w:r>
      </w:ins>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del w:id="135" w:author="MacQueen, Alice H" w:date="2020-01-17T15:17:00Z">
        <w:r w:rsidR="00D13517" w:rsidRPr="0010468F" w:rsidDel="00403DC3">
          <w:rPr>
            <w:rFonts w:cstheme="minorHAnsi"/>
            <w:sz w:val="24"/>
            <w:szCs w:val="24"/>
          </w:rPr>
          <w:delText xml:space="preserve">6500 </w:delText>
        </w:r>
      </w:del>
      <w:ins w:id="136" w:author="MacQueen, Alice H" w:date="2020-01-17T15:17:00Z">
        <w:r w:rsidR="00403DC3">
          <w:rPr>
            <w:rFonts w:cstheme="minorHAnsi"/>
            <w:sz w:val="24"/>
            <w:szCs w:val="24"/>
          </w:rPr>
          <w:t>78</w:t>
        </w:r>
        <w:r w:rsidR="00403DC3" w:rsidRPr="0010468F">
          <w:rPr>
            <w:rFonts w:cstheme="minorHAnsi"/>
            <w:sz w:val="24"/>
            <w:szCs w:val="24"/>
          </w:rPr>
          <w:t xml:space="preserve">00 </w:t>
        </w:r>
      </w:ins>
      <w:r w:rsidR="00D13517" w:rsidRPr="0010468F">
        <w:rPr>
          <w:rFonts w:cstheme="minorHAnsi"/>
          <w:sz w:val="24"/>
          <w:szCs w:val="24"/>
        </w:rPr>
        <w:t xml:space="preserve">vs </w:t>
      </w:r>
      <w:del w:id="137" w:author="MacQueen, Alice H" w:date="2020-01-17T15:17:00Z">
        <w:r w:rsidR="00D13517" w:rsidRPr="0010468F" w:rsidDel="00403DC3">
          <w:rPr>
            <w:rFonts w:cstheme="minorHAnsi"/>
            <w:sz w:val="24"/>
            <w:szCs w:val="24"/>
          </w:rPr>
          <w:delText>2400</w:delText>
        </w:r>
        <w:r w:rsidR="00387C9E" w:rsidRPr="0010468F" w:rsidDel="00403DC3">
          <w:rPr>
            <w:rFonts w:cstheme="minorHAnsi"/>
            <w:sz w:val="24"/>
            <w:szCs w:val="24"/>
          </w:rPr>
          <w:delText xml:space="preserve"> </w:delText>
        </w:r>
      </w:del>
      <w:ins w:id="138" w:author="MacQueen, Alice H" w:date="2020-01-17T15:17:00Z">
        <w:r w:rsidR="00403DC3" w:rsidRPr="0010468F">
          <w:rPr>
            <w:rFonts w:cstheme="minorHAnsi"/>
            <w:sz w:val="24"/>
            <w:szCs w:val="24"/>
          </w:rPr>
          <w:t>2</w:t>
        </w:r>
        <w:r w:rsidR="00403DC3">
          <w:rPr>
            <w:rFonts w:cstheme="minorHAnsi"/>
            <w:sz w:val="24"/>
            <w:szCs w:val="24"/>
          </w:rPr>
          <w:t>7</w:t>
        </w:r>
        <w:r w:rsidR="00403DC3" w:rsidRPr="0010468F">
          <w:rPr>
            <w:rFonts w:cstheme="minorHAnsi"/>
            <w:sz w:val="24"/>
            <w:szCs w:val="24"/>
          </w:rPr>
          <w:t xml:space="preserve">00 </w:t>
        </w:r>
      </w:ins>
      <w:r w:rsidR="00387C9E" w:rsidRPr="0010468F">
        <w:rPr>
          <w:rFonts w:cstheme="minorHAnsi"/>
          <w:sz w:val="24"/>
          <w:szCs w:val="24"/>
        </w:rPr>
        <w:t>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w:t>
      </w:r>
      <w:del w:id="139" w:author="MacQueen, Alice H" w:date="2020-01-17T15:17:00Z">
        <w:r w:rsidR="00FB0638" w:rsidRPr="0010468F" w:rsidDel="00403DC3">
          <w:rPr>
            <w:rFonts w:cstheme="minorHAnsi"/>
            <w:sz w:val="24"/>
            <w:szCs w:val="24"/>
          </w:rPr>
          <w:delText>018</w:delText>
        </w:r>
      </w:del>
      <w:ins w:id="140" w:author="MacQueen, Alice H" w:date="2020-01-17T15:17:00Z">
        <w:r w:rsidR="00403DC3" w:rsidRPr="0010468F">
          <w:rPr>
            <w:rFonts w:cstheme="minorHAnsi"/>
            <w:sz w:val="24"/>
            <w:szCs w:val="24"/>
          </w:rPr>
          <w:t>0</w:t>
        </w:r>
        <w:r w:rsidR="00403DC3">
          <w:rPr>
            <w:rFonts w:cstheme="minorHAnsi"/>
            <w:sz w:val="24"/>
            <w:szCs w:val="24"/>
          </w:rPr>
          <w:t>26</w:t>
        </w:r>
      </w:ins>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narrow-sense heritabilities estimated from </w:t>
      </w:r>
      <w:del w:id="141" w:author="MacQueen, Alice H" w:date="2020-01-17T15:18:00Z">
        <w:r w:rsidR="00E277F7" w:rsidRPr="0010468F" w:rsidDel="00403DC3">
          <w:rPr>
            <w:rFonts w:cstheme="minorHAnsi"/>
            <w:sz w:val="24"/>
            <w:szCs w:val="24"/>
          </w:rPr>
          <w:delText>the phenotypic data</w:delText>
        </w:r>
      </w:del>
      <w:ins w:id="142" w:author="MacQueen, Alice H" w:date="2020-01-17T15:18:00Z">
        <w:r w:rsidR="00403DC3">
          <w:rPr>
            <w:rFonts w:cstheme="minorHAnsi"/>
            <w:sz w:val="24"/>
            <w:szCs w:val="24"/>
          </w:rPr>
          <w:t>GAPIT</w:t>
        </w:r>
      </w:ins>
      <w:r w:rsidR="00E277F7" w:rsidRPr="0010468F">
        <w:rPr>
          <w:rFonts w:cstheme="minorHAnsi"/>
          <w:sz w:val="24"/>
          <w:szCs w:val="24"/>
        </w:rPr>
        <w:t xml:space="preserve"> (h</w:t>
      </w:r>
      <w:r w:rsidR="00E277F7" w:rsidRPr="0010468F">
        <w:rPr>
          <w:rFonts w:cstheme="minorHAnsi"/>
          <w:sz w:val="24"/>
          <w:szCs w:val="24"/>
          <w:vertAlign w:val="superscript"/>
        </w:rPr>
        <w:t>2</w:t>
      </w:r>
      <w:r w:rsidR="00E277F7" w:rsidRPr="0010468F">
        <w:rPr>
          <w:rFonts w:cstheme="minorHAnsi"/>
          <w:sz w:val="24"/>
          <w:szCs w:val="24"/>
        </w:rPr>
        <w:t xml:space="preserve"> of </w:t>
      </w:r>
      <w:del w:id="143" w:author="MacQueen, Alice H" w:date="2020-01-17T15:18:00Z">
        <w:r w:rsidR="00E277F7" w:rsidRPr="0010468F" w:rsidDel="00403DC3">
          <w:rPr>
            <w:rFonts w:cstheme="minorHAnsi"/>
            <w:sz w:val="24"/>
            <w:szCs w:val="24"/>
          </w:rPr>
          <w:delText>40</w:delText>
        </w:r>
      </w:del>
      <w:ins w:id="144" w:author="MacQueen, Alice H" w:date="2020-01-17T15:18:00Z">
        <w:r w:rsidR="00403DC3">
          <w:rPr>
            <w:rFonts w:cstheme="minorHAnsi"/>
            <w:sz w:val="24"/>
            <w:szCs w:val="24"/>
          </w:rPr>
          <w:t>80</w:t>
        </w:r>
      </w:ins>
      <w:r w:rsidR="00E277F7" w:rsidRPr="0010468F">
        <w:rPr>
          <w:rFonts w:cstheme="minorHAnsi"/>
          <w:sz w:val="24"/>
          <w:szCs w:val="24"/>
        </w:rPr>
        <w:t xml:space="preserve">.5% vs </w:t>
      </w:r>
      <w:del w:id="145" w:author="MacQueen, Alice H" w:date="2020-01-17T15:18:00Z">
        <w:r w:rsidR="00E277F7" w:rsidRPr="0010468F" w:rsidDel="00403DC3">
          <w:rPr>
            <w:rFonts w:cstheme="minorHAnsi"/>
            <w:sz w:val="24"/>
            <w:szCs w:val="24"/>
          </w:rPr>
          <w:delText>25</w:delText>
        </w:r>
      </w:del>
      <w:ins w:id="146" w:author="MacQueen, Alice H" w:date="2020-01-17T15:18:00Z">
        <w:r w:rsidR="00403DC3">
          <w:rPr>
            <w:rFonts w:cstheme="minorHAnsi"/>
            <w:sz w:val="24"/>
            <w:szCs w:val="24"/>
          </w:rPr>
          <w:t>50</w:t>
        </w:r>
      </w:ins>
      <w:r w:rsidR="00E277F7" w:rsidRPr="0010468F">
        <w:rPr>
          <w:rFonts w:cstheme="minorHAnsi"/>
          <w:sz w:val="24"/>
          <w:szCs w:val="24"/>
        </w:rPr>
        <w:t xml:space="preserve">%,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w:t>
      </w:r>
      <w:del w:id="147" w:author="MacQueen, Alice H" w:date="2020-01-17T15:18:00Z">
        <w:r w:rsidR="00E277F7" w:rsidRPr="00403DC3" w:rsidDel="00403DC3">
          <w:rPr>
            <w:rFonts w:cstheme="minorHAnsi"/>
            <w:sz w:val="24"/>
            <w:szCs w:val="24"/>
            <w:highlight w:val="yellow"/>
            <w:rPrChange w:id="148" w:author="MacQueen, Alice H" w:date="2020-01-17T15:19:00Z">
              <w:rPr>
                <w:rFonts w:cstheme="minorHAnsi"/>
                <w:sz w:val="24"/>
                <w:szCs w:val="24"/>
              </w:rPr>
            </w:rPrChange>
          </w:rPr>
          <w:delText>03</w:delText>
        </w:r>
        <w:r w:rsidR="00D13517" w:rsidRPr="00403DC3" w:rsidDel="00403DC3">
          <w:rPr>
            <w:rFonts w:cstheme="minorHAnsi"/>
            <w:sz w:val="24"/>
            <w:szCs w:val="24"/>
            <w:highlight w:val="yellow"/>
            <w:rPrChange w:id="149" w:author="MacQueen, Alice H" w:date="2020-01-17T15:19:00Z">
              <w:rPr>
                <w:rFonts w:cstheme="minorHAnsi"/>
                <w:sz w:val="24"/>
                <w:szCs w:val="24"/>
              </w:rPr>
            </w:rPrChange>
          </w:rPr>
          <w:delText>8</w:delText>
        </w:r>
      </w:del>
      <w:ins w:id="150" w:author="MacQueen, Alice H" w:date="2020-01-17T15:18:00Z">
        <w:r w:rsidR="00403DC3" w:rsidRPr="00403DC3">
          <w:rPr>
            <w:rFonts w:cstheme="minorHAnsi"/>
            <w:sz w:val="24"/>
            <w:szCs w:val="24"/>
            <w:highlight w:val="yellow"/>
            <w:rPrChange w:id="151" w:author="MacQueen, Alice H" w:date="2020-01-17T15:19:00Z">
              <w:rPr>
                <w:rFonts w:cstheme="minorHAnsi"/>
                <w:sz w:val="24"/>
                <w:szCs w:val="24"/>
              </w:rPr>
            </w:rPrChange>
          </w:rPr>
          <w:t>012</w:t>
        </w:r>
      </w:ins>
      <w:r w:rsidR="00E277F7" w:rsidRPr="00403DC3">
        <w:rPr>
          <w:rFonts w:cstheme="minorHAnsi"/>
          <w:sz w:val="24"/>
          <w:szCs w:val="24"/>
          <w:highlight w:val="yellow"/>
          <w:rPrChange w:id="152" w:author="MacQueen, Alice H" w:date="2020-01-17T15:19:00Z">
            <w:rPr>
              <w:rFonts w:cstheme="minorHAnsi"/>
              <w:sz w:val="24"/>
              <w:szCs w:val="24"/>
            </w:rPr>
          </w:rPrChange>
        </w:rPr>
        <w:t>, Table 1</w:t>
      </w:r>
      <w:r w:rsidR="00E277F7" w:rsidRPr="0010468F">
        <w:rPr>
          <w:rFonts w:cstheme="minorHAnsi"/>
          <w:sz w:val="24"/>
          <w:szCs w:val="24"/>
        </w:rPr>
        <w:t>). W</w:t>
      </w:r>
      <w:r w:rsidR="00357795" w:rsidRPr="0010468F">
        <w:rPr>
          <w:rFonts w:cstheme="minorHAnsi"/>
          <w:sz w:val="24"/>
          <w:szCs w:val="24"/>
        </w:rPr>
        <w:t xml:space="preserve">e briefly discuss the associations above the FDR for these </w:t>
      </w:r>
      <w:del w:id="153" w:author="MacQueen, Alice H" w:date="2020-01-17T15:18:00Z">
        <w:r w:rsidR="00357795" w:rsidRPr="0010468F" w:rsidDel="00403DC3">
          <w:rPr>
            <w:rFonts w:cstheme="minorHAnsi"/>
            <w:sz w:val="24"/>
            <w:szCs w:val="24"/>
          </w:rPr>
          <w:delText xml:space="preserve">eight </w:delText>
        </w:r>
      </w:del>
      <w:ins w:id="154" w:author="MacQueen, Alice H" w:date="2020-01-17T15:18:00Z">
        <w:r w:rsidR="00403DC3">
          <w:rPr>
            <w:rFonts w:cstheme="minorHAnsi"/>
            <w:sz w:val="24"/>
            <w:szCs w:val="24"/>
          </w:rPr>
          <w:t>five</w:t>
        </w:r>
        <w:r w:rsidR="00403DC3" w:rsidRPr="0010468F">
          <w:rPr>
            <w:rFonts w:cstheme="minorHAnsi"/>
            <w:sz w:val="24"/>
            <w:szCs w:val="24"/>
          </w:rPr>
          <w:t xml:space="preserve"> </w:t>
        </w:r>
      </w:ins>
      <w:r w:rsidR="00357795" w:rsidRPr="0010468F">
        <w:rPr>
          <w:rFonts w:cstheme="minorHAnsi"/>
          <w:sz w:val="24"/>
          <w:szCs w:val="24"/>
        </w:rPr>
        <w:t xml:space="preserve">phenotypes </w:t>
      </w:r>
      <w:r w:rsidR="00357795" w:rsidRPr="0010468F">
        <w:rPr>
          <w:rFonts w:cstheme="minorHAnsi"/>
          <w:sz w:val="24"/>
          <w:szCs w:val="24"/>
        </w:rPr>
        <w:lastRenderedPageBreak/>
        <w:t>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076D6395"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8A7F7B">
        <w:rPr>
          <w:rFonts w:eastAsia="Times New Roman" w:cstheme="minorHAnsi"/>
          <w:color w:val="000000"/>
          <w:sz w:val="24"/>
          <w:szCs w:val="24"/>
        </w:rPr>
        <w:instrText xml:space="preserve"> ADDIN EN.CITE </w:instrText>
      </w:r>
      <w:r w:rsidR="008A7F7B">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8A7F7B">
        <w:rPr>
          <w:rFonts w:eastAsia="Times New Roman" w:cstheme="minorHAnsi"/>
          <w:color w:val="000000"/>
          <w:sz w:val="24"/>
          <w:szCs w:val="24"/>
        </w:rPr>
        <w:instrText xml:space="preserve"> ADDIN EN.CITE.DATA </w:instrText>
      </w:r>
      <w:r w:rsidR="008A7F7B">
        <w:rPr>
          <w:rFonts w:eastAsia="Times New Roman" w:cstheme="minorHAnsi"/>
          <w:color w:val="000000"/>
          <w:sz w:val="24"/>
          <w:szCs w:val="24"/>
        </w:rPr>
      </w:r>
      <w:r w:rsidR="008A7F7B">
        <w:rPr>
          <w:rFonts w:eastAsia="Times New Roman" w:cstheme="minorHAnsi"/>
          <w:color w:val="000000"/>
          <w:sz w:val="24"/>
          <w:szCs w:val="24"/>
        </w:rPr>
        <w:fldChar w:fldCharType="end"/>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activating Flower Locus C (FLC), which is a repressor of flowering</w:t>
      </w:r>
      <w:r w:rsidR="008700C3" w:rsidRPr="0010468F">
        <w:rPr>
          <w:rFonts w:eastAsia="Times New Roman" w:cstheme="minorHAnsi"/>
          <w:color w:val="000000"/>
          <w:sz w:val="24"/>
          <w:szCs w:val="24"/>
        </w:rPr>
        <w:t xml:space="preserve"> </w:t>
      </w:r>
      <w:r w:rsidR="008700C3"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zsx5ewatt59z0be9dwbppxxsd0pp9wttfxp9" timestamp="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Oh</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04)</w:t>
      </w:r>
      <w:r w:rsidR="008700C3" w:rsidRPr="0010468F">
        <w:rPr>
          <w:rFonts w:eastAsia="Times New Roman" w:cstheme="minorHAnsi"/>
          <w:color w:val="000000"/>
          <w:sz w:val="24"/>
          <w:szCs w:val="24"/>
        </w:rPr>
        <w:fldChar w:fldCharType="end"/>
      </w:r>
      <w:r w:rsidR="005B21CC" w:rsidRPr="0010468F">
        <w:rPr>
          <w:rFonts w:eastAsia="Times New Roman" w:cstheme="minorHAnsi"/>
          <w:color w:val="000000"/>
          <w:sz w:val="24"/>
          <w:szCs w:val="24"/>
        </w:rPr>
        <w:t xml:space="preserve">. </w:t>
      </w:r>
      <w:ins w:id="155" w:author="MacQueen, Alice H" w:date="2020-01-17T15:23:00Z">
        <w:r w:rsidR="00F92E6A">
          <w:rPr>
            <w:rFonts w:eastAsia="Times New Roman" w:cstheme="minorHAnsi"/>
            <w:color w:val="000000"/>
            <w:sz w:val="24"/>
            <w:szCs w:val="24"/>
          </w:rPr>
          <w:t>To improve GWAS resolution, we applied the local score approach to this peak</w:t>
        </w:r>
      </w:ins>
      <w:ins w:id="156" w:author="MacQueen, Alice H" w:date="2020-01-17T15:27:00Z">
        <w:r w:rsidR="00F92E6A">
          <w:rPr>
            <w:rFonts w:eastAsia="Times New Roman" w:cstheme="minorHAnsi"/>
            <w:color w:val="000000"/>
            <w:sz w:val="24"/>
            <w:szCs w:val="24"/>
          </w:rPr>
          <w:t xml:space="preserve">, and found the top association mapped </w:t>
        </w:r>
      </w:ins>
      <w:ins w:id="157" w:author="MacQueen, Alice H" w:date="2020-01-17T15:42:00Z">
        <w:r w:rsidR="00E10157">
          <w:rPr>
            <w:rFonts w:eastAsia="Times New Roman" w:cstheme="minorHAnsi"/>
            <w:color w:val="000000"/>
            <w:sz w:val="24"/>
            <w:szCs w:val="24"/>
          </w:rPr>
          <w:t>to the same location (</w:t>
        </w:r>
        <w:r w:rsidR="00E10157" w:rsidRPr="00E10157">
          <w:rPr>
            <w:rFonts w:eastAsia="Times New Roman" w:cstheme="minorHAnsi"/>
            <w:color w:val="000000"/>
            <w:sz w:val="24"/>
            <w:szCs w:val="24"/>
            <w:highlight w:val="yellow"/>
            <w:rPrChange w:id="158" w:author="MacQueen, Alice H" w:date="2020-01-17T16:01:00Z">
              <w:rPr>
                <w:rFonts w:eastAsia="Times New Roman" w:cstheme="minorHAnsi"/>
                <w:color w:val="000000"/>
                <w:sz w:val="24"/>
                <w:szCs w:val="24"/>
              </w:rPr>
            </w:rPrChange>
          </w:rPr>
          <w:t>Figure SX</w:t>
        </w:r>
        <w:r w:rsidR="00E10157">
          <w:rPr>
            <w:rFonts w:eastAsia="Times New Roman" w:cstheme="minorHAnsi"/>
            <w:color w:val="000000"/>
            <w:sz w:val="24"/>
            <w:szCs w:val="24"/>
          </w:rPr>
          <w:t>).</w:t>
        </w:r>
      </w:ins>
      <w:ins w:id="159" w:author="MacQueen, Alice H" w:date="2020-01-17T15:27:00Z">
        <w:r w:rsidR="00F92E6A">
          <w:rPr>
            <w:rFonts w:eastAsia="Times New Roman" w:cstheme="minorHAnsi"/>
            <w:color w:val="000000"/>
            <w:sz w:val="24"/>
            <w:szCs w:val="24"/>
          </w:rPr>
          <w:t xml:space="preserve"> </w:t>
        </w:r>
      </w:ins>
      <w:ins w:id="160" w:author="MacQueen, Alice H" w:date="2020-01-17T15:23:00Z">
        <w:r w:rsidR="00F92E6A">
          <w:rPr>
            <w:rFonts w:eastAsia="Times New Roman" w:cstheme="minorHAnsi"/>
            <w:color w:val="000000"/>
            <w:sz w:val="24"/>
            <w:szCs w:val="24"/>
          </w:rPr>
          <w:t xml:space="preserve"> </w:t>
        </w:r>
      </w:ins>
    </w:p>
    <w:p w14:paraId="05327BA0" w14:textId="600ACB5B" w:rsidR="00A94542" w:rsidRPr="0010468F" w:rsidDel="008A7F7B" w:rsidRDefault="00B643FF" w:rsidP="008A7F7B">
      <w:pPr>
        <w:spacing w:line="480" w:lineRule="auto"/>
        <w:ind w:firstLine="720"/>
        <w:rPr>
          <w:del w:id="161" w:author="MacQueen, Alice H" w:date="2020-01-17T16:51:00Z"/>
          <w:rFonts w:cstheme="minorHAnsi"/>
          <w:sz w:val="24"/>
          <w:szCs w:val="24"/>
        </w:rPr>
        <w:pPrChange w:id="162" w:author="MacQueen, Alice H" w:date="2020-01-17T16:51:00Z">
          <w:pPr>
            <w:spacing w:line="480" w:lineRule="auto"/>
            <w:ind w:firstLine="720"/>
          </w:pPr>
        </w:pPrChange>
      </w:pPr>
      <w:r w:rsidRPr="0010468F">
        <w:rPr>
          <w:rFonts w:cstheme="minorHAnsi"/>
          <w:sz w:val="24"/>
          <w:szCs w:val="24"/>
        </w:rPr>
        <w:t xml:space="preserve">Seed weight (mg) had associations on </w:t>
      </w:r>
      <w:del w:id="163" w:author="MacQueen, Alice H" w:date="2020-01-17T16:28:00Z">
        <w:r w:rsidR="00DE4B7C" w:rsidRPr="0010468F" w:rsidDel="00E7225D">
          <w:rPr>
            <w:rFonts w:cstheme="minorHAnsi"/>
            <w:sz w:val="24"/>
            <w:szCs w:val="24"/>
          </w:rPr>
          <w:delText>nine</w:delText>
        </w:r>
        <w:r w:rsidRPr="0010468F" w:rsidDel="00E7225D">
          <w:rPr>
            <w:rFonts w:cstheme="minorHAnsi"/>
            <w:sz w:val="24"/>
            <w:szCs w:val="24"/>
          </w:rPr>
          <w:delText xml:space="preserve"> </w:delText>
        </w:r>
      </w:del>
      <w:ins w:id="164" w:author="MacQueen, Alice H" w:date="2020-01-17T16:28:00Z">
        <w:r w:rsidR="00E7225D">
          <w:rPr>
            <w:rFonts w:cstheme="minorHAnsi"/>
            <w:sz w:val="24"/>
            <w:szCs w:val="24"/>
          </w:rPr>
          <w:t>six</w:t>
        </w:r>
        <w:r w:rsidR="00E7225D" w:rsidRPr="0010468F">
          <w:rPr>
            <w:rFonts w:cstheme="minorHAnsi"/>
            <w:sz w:val="24"/>
            <w:szCs w:val="24"/>
          </w:rPr>
          <w:t xml:space="preserve"> </w:t>
        </w:r>
      </w:ins>
      <w:r w:rsidRPr="0010468F">
        <w:rPr>
          <w:rFonts w:cstheme="minorHAnsi"/>
          <w:sz w:val="24"/>
          <w:szCs w:val="24"/>
        </w:rPr>
        <w:t>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8A7F7B">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zsx5ewatt59z0be9dwbppxxsd0pp9wttfxp9" timestamp="0"&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 xml:space="preserve">The </w:t>
      </w:r>
      <w:r w:rsidR="00F25059" w:rsidRPr="0010468F">
        <w:rPr>
          <w:rFonts w:cstheme="minorHAnsi"/>
          <w:sz w:val="24"/>
          <w:szCs w:val="24"/>
        </w:rPr>
        <w:lastRenderedPageBreak/>
        <w:t>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a jasmonic acid 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ins w:id="165" w:author="MacQueen, Alice H" w:date="2020-01-17T16:44:00Z">
        <w:r w:rsidR="008A7F7B">
          <w:rPr>
            <w:rFonts w:eastAsia="Times New Roman" w:cstheme="minorHAnsi"/>
            <w:color w:val="000000"/>
            <w:sz w:val="24"/>
            <w:szCs w:val="24"/>
          </w:rPr>
          <w:t xml:space="preserve">To improve GWAS resolution, we applied the local score approach to these peaks, but found </w:t>
        </w:r>
      </w:ins>
      <w:ins w:id="166" w:author="MacQueen, Alice H" w:date="2020-01-17T16:50:00Z">
        <w:r w:rsidR="008A7F7B">
          <w:rPr>
            <w:rFonts w:eastAsia="Times New Roman" w:cstheme="minorHAnsi"/>
            <w:color w:val="000000"/>
            <w:sz w:val="24"/>
            <w:szCs w:val="24"/>
          </w:rPr>
          <w:t>that these four</w:t>
        </w:r>
      </w:ins>
      <w:ins w:id="167" w:author="MacQueen, Alice H" w:date="2020-01-17T16:44:00Z">
        <w:r w:rsidR="008A7F7B">
          <w:rPr>
            <w:rFonts w:eastAsia="Times New Roman" w:cstheme="minorHAnsi"/>
            <w:color w:val="000000"/>
            <w:sz w:val="24"/>
            <w:szCs w:val="24"/>
          </w:rPr>
          <w:t xml:space="preserve"> associations mapped to the same location (identical in 3 cases, and shifted by 7bp in one case).</w:t>
        </w:r>
      </w:ins>
    </w:p>
    <w:p w14:paraId="7D93D492" w14:textId="5E82E721" w:rsidR="00B643FF" w:rsidRPr="0010468F" w:rsidRDefault="00B643FF" w:rsidP="008A7F7B">
      <w:pPr>
        <w:spacing w:line="480" w:lineRule="auto"/>
        <w:ind w:firstLine="720"/>
        <w:rPr>
          <w:rFonts w:cstheme="minorHAnsi"/>
          <w:sz w:val="24"/>
          <w:szCs w:val="24"/>
        </w:rPr>
        <w:pPrChange w:id="168" w:author="MacQueen, Alice H" w:date="2020-01-17T16:51:00Z">
          <w:pPr>
            <w:spacing w:line="480" w:lineRule="auto"/>
            <w:ind w:firstLine="720"/>
          </w:pPr>
        </w:pPrChange>
      </w:pPr>
      <w:del w:id="169" w:author="MacQueen, Alice H" w:date="2020-01-17T16:51:00Z">
        <w:r w:rsidRPr="0010468F" w:rsidDel="008A7F7B">
          <w:rPr>
            <w:rFonts w:cstheme="minorHAnsi"/>
            <w:sz w:val="24"/>
            <w:szCs w:val="24"/>
          </w:rPr>
          <w:delText xml:space="preserve">Days to flowering had one significant </w:delText>
        </w:r>
        <w:r w:rsidR="00D73BD9" w:rsidRPr="0010468F" w:rsidDel="008A7F7B">
          <w:rPr>
            <w:rFonts w:cstheme="minorHAnsi"/>
            <w:sz w:val="24"/>
            <w:szCs w:val="24"/>
          </w:rPr>
          <w:delText xml:space="preserve">peak </w:delText>
        </w:r>
        <w:r w:rsidRPr="0010468F" w:rsidDel="008A7F7B">
          <w:rPr>
            <w:rFonts w:cstheme="minorHAnsi"/>
            <w:sz w:val="24"/>
            <w:szCs w:val="24"/>
          </w:rPr>
          <w:delText xml:space="preserve">after FDR, on Pv01 </w:delText>
        </w:r>
        <w:r w:rsidR="00D73BD9" w:rsidRPr="0010468F" w:rsidDel="008A7F7B">
          <w:rPr>
            <w:rFonts w:cstheme="minorHAnsi"/>
            <w:sz w:val="24"/>
            <w:szCs w:val="24"/>
          </w:rPr>
          <w:delText xml:space="preserve">between </w:delText>
        </w:r>
        <w:r w:rsidR="005805CB" w:rsidRPr="0010468F" w:rsidDel="008A7F7B">
          <w:rPr>
            <w:rFonts w:cstheme="minorHAnsi"/>
            <w:sz w:val="24"/>
            <w:szCs w:val="24"/>
          </w:rPr>
          <w:delText xml:space="preserve">13.4 </w:delText>
        </w:r>
        <w:r w:rsidR="00D73BD9" w:rsidRPr="0010468F" w:rsidDel="008A7F7B">
          <w:rPr>
            <w:rFonts w:cstheme="minorHAnsi"/>
            <w:sz w:val="24"/>
            <w:szCs w:val="24"/>
          </w:rPr>
          <w:delText xml:space="preserve">and </w:delText>
        </w:r>
        <w:r w:rsidR="005805CB" w:rsidRPr="0010468F" w:rsidDel="008A7F7B">
          <w:rPr>
            <w:rFonts w:cstheme="minorHAnsi"/>
            <w:sz w:val="24"/>
            <w:szCs w:val="24"/>
          </w:rPr>
          <w:delText>17</w:delText>
        </w:r>
        <w:r w:rsidR="004A2DC4" w:rsidRPr="0010468F" w:rsidDel="008A7F7B">
          <w:rPr>
            <w:rFonts w:cstheme="minorHAnsi"/>
            <w:sz w:val="24"/>
            <w:szCs w:val="24"/>
          </w:rPr>
          <w:delText>.1</w:delText>
        </w:r>
        <w:r w:rsidRPr="0010468F" w:rsidDel="008A7F7B">
          <w:rPr>
            <w:rFonts w:cstheme="minorHAnsi"/>
            <w:sz w:val="24"/>
            <w:szCs w:val="24"/>
          </w:rPr>
          <w:delText xml:space="preserve"> Mb</w:delText>
        </w:r>
        <w:r w:rsidR="00684EED" w:rsidRPr="0010468F" w:rsidDel="008A7F7B">
          <w:rPr>
            <w:rFonts w:cstheme="minorHAnsi"/>
            <w:sz w:val="24"/>
            <w:szCs w:val="24"/>
          </w:rPr>
          <w:delText xml:space="preserve"> (Figure S2a</w:delText>
        </w:r>
        <w:r w:rsidR="005144D2" w:rsidRPr="0010468F" w:rsidDel="008A7F7B">
          <w:rPr>
            <w:rFonts w:cstheme="minorHAnsi"/>
            <w:sz w:val="24"/>
            <w:szCs w:val="24"/>
          </w:rPr>
          <w:delText>, Table S4</w:delText>
        </w:r>
        <w:r w:rsidR="00684EED" w:rsidRPr="0010468F" w:rsidDel="008A7F7B">
          <w:rPr>
            <w:rFonts w:cstheme="minorHAnsi"/>
            <w:sz w:val="24"/>
            <w:szCs w:val="24"/>
          </w:rPr>
          <w:delText>)</w:delText>
        </w:r>
        <w:r w:rsidRPr="0010468F" w:rsidDel="008A7F7B">
          <w:rPr>
            <w:rFonts w:cstheme="minorHAnsi"/>
            <w:sz w:val="24"/>
            <w:szCs w:val="24"/>
          </w:rPr>
          <w:delText>. It was correlated with a difference in flowering time of 2 to 3 days, depending on the population (</w:delText>
        </w:r>
        <w:r w:rsidR="00684EED" w:rsidRPr="0010468F" w:rsidDel="008A7F7B">
          <w:rPr>
            <w:rFonts w:cstheme="minorHAnsi"/>
            <w:sz w:val="24"/>
            <w:szCs w:val="24"/>
          </w:rPr>
          <w:delText>Figure S3a</w:delText>
        </w:r>
        <w:r w:rsidRPr="0010468F" w:rsidDel="008A7F7B">
          <w:rPr>
            <w:rFonts w:cstheme="minorHAnsi"/>
            <w:sz w:val="24"/>
            <w:szCs w:val="24"/>
          </w:rPr>
          <w:delText xml:space="preserve">). </w:delText>
        </w:r>
        <w:r w:rsidR="00981CB1" w:rsidRPr="0010468F" w:rsidDel="008A7F7B">
          <w:rPr>
            <w:rFonts w:cstheme="minorHAnsi"/>
            <w:sz w:val="24"/>
            <w:szCs w:val="24"/>
          </w:rPr>
          <w:delText xml:space="preserve">A candidate gene </w:delText>
        </w:r>
        <w:r w:rsidR="00D73BD9" w:rsidRPr="0010468F" w:rsidDel="008A7F7B">
          <w:rPr>
            <w:rFonts w:cstheme="minorHAnsi"/>
            <w:sz w:val="24"/>
            <w:szCs w:val="24"/>
          </w:rPr>
          <w:delText xml:space="preserve">model </w:delText>
        </w:r>
        <w:r w:rsidR="00981CB1" w:rsidRPr="0010468F" w:rsidDel="008A7F7B">
          <w:rPr>
            <w:rFonts w:cstheme="minorHAnsi"/>
            <w:sz w:val="24"/>
            <w:szCs w:val="24"/>
          </w:rPr>
          <w:delText xml:space="preserve">hypothesized to affect days to flowering, </w:delText>
        </w:r>
        <w:r w:rsidR="00981CB1" w:rsidRPr="0010468F" w:rsidDel="008A7F7B">
          <w:rPr>
            <w:rFonts w:eastAsia="Times New Roman" w:cstheme="minorHAnsi"/>
            <w:i/>
            <w:color w:val="000000"/>
            <w:sz w:val="24"/>
            <w:szCs w:val="24"/>
          </w:rPr>
          <w:delText>Phvul.001G087500</w:delText>
        </w:r>
        <w:r w:rsidR="00981CB1" w:rsidRPr="0010468F" w:rsidDel="008A7F7B">
          <w:rPr>
            <w:rFonts w:eastAsia="Times New Roman" w:cstheme="minorHAnsi"/>
            <w:color w:val="000000"/>
            <w:sz w:val="24"/>
            <w:szCs w:val="24"/>
          </w:rPr>
          <w:delText xml:space="preserve">, is located at 13.76 Mb in the V2.0 annotation for </w:delText>
        </w:r>
        <w:r w:rsidR="00981CB1" w:rsidRPr="0010468F" w:rsidDel="008A7F7B">
          <w:rPr>
            <w:rFonts w:eastAsia="Times New Roman" w:cstheme="minorHAnsi"/>
            <w:i/>
            <w:color w:val="000000"/>
            <w:sz w:val="24"/>
            <w:szCs w:val="24"/>
          </w:rPr>
          <w:delText>P. vulgaris</w:delText>
        </w:r>
        <w:r w:rsidR="00981CB1" w:rsidRPr="0010468F" w:rsidDel="008A7F7B">
          <w:rPr>
            <w:rFonts w:cstheme="minorHAnsi"/>
            <w:sz w:val="24"/>
            <w:szCs w:val="24"/>
          </w:rPr>
          <w:delText>.</w:delText>
        </w:r>
        <w:r w:rsidR="00D53E03" w:rsidRPr="0010468F" w:rsidDel="008A7F7B">
          <w:rPr>
            <w:rFonts w:cstheme="minorHAnsi"/>
            <w:sz w:val="24"/>
            <w:szCs w:val="24"/>
          </w:rPr>
          <w:delText xml:space="preserve"> </w:delText>
        </w:r>
        <w:r w:rsidR="00D73BD9" w:rsidRPr="0010468F" w:rsidDel="008A7F7B">
          <w:rPr>
            <w:rFonts w:cstheme="minorHAnsi"/>
            <w:sz w:val="24"/>
            <w:szCs w:val="24"/>
          </w:rPr>
          <w:delText>Gene model</w:delText>
        </w:r>
        <w:r w:rsidR="00D53E03" w:rsidRPr="0010468F" w:rsidDel="008A7F7B">
          <w:rPr>
            <w:rFonts w:cstheme="minorHAnsi"/>
            <w:sz w:val="24"/>
            <w:szCs w:val="24"/>
          </w:rPr>
          <w:delText xml:space="preserve"> </w:delText>
        </w:r>
        <w:r w:rsidR="00D53E03" w:rsidRPr="0010468F" w:rsidDel="008A7F7B">
          <w:rPr>
            <w:rFonts w:cstheme="minorHAnsi"/>
            <w:i/>
            <w:sz w:val="24"/>
            <w:szCs w:val="24"/>
          </w:rPr>
          <w:delText>Phvul.</w:delText>
        </w:r>
        <w:r w:rsidR="00D53E03" w:rsidRPr="0010468F" w:rsidDel="008A7F7B">
          <w:rPr>
            <w:rFonts w:eastAsia="Times New Roman" w:cstheme="minorHAnsi"/>
            <w:i/>
            <w:color w:val="000000"/>
            <w:sz w:val="24"/>
            <w:szCs w:val="24"/>
          </w:rPr>
          <w:delText>001G087500</w:delText>
        </w:r>
        <w:r w:rsidR="00D53E03" w:rsidRPr="0010468F" w:rsidDel="008A7F7B">
          <w:rPr>
            <w:rFonts w:eastAsia="Times New Roman" w:cstheme="minorHAnsi"/>
            <w:color w:val="000000"/>
            <w:sz w:val="24"/>
            <w:szCs w:val="24"/>
          </w:rPr>
          <w:delText xml:space="preserve"> is an ortholog of </w:delText>
        </w:r>
        <w:r w:rsidR="00DA309E" w:rsidRPr="0010468F" w:rsidDel="008A7F7B">
          <w:rPr>
            <w:rFonts w:eastAsia="Times New Roman" w:cstheme="minorHAnsi"/>
            <w:i/>
            <w:color w:val="000000"/>
            <w:sz w:val="24"/>
            <w:szCs w:val="24"/>
          </w:rPr>
          <w:delText>KNUCKLES</w:delText>
        </w:r>
        <w:r w:rsidR="00DA309E" w:rsidRPr="0010468F" w:rsidDel="008A7F7B">
          <w:rPr>
            <w:rFonts w:eastAsia="Times New Roman" w:cstheme="minorHAnsi"/>
            <w:color w:val="000000"/>
            <w:sz w:val="24"/>
            <w:szCs w:val="24"/>
          </w:rPr>
          <w:delText xml:space="preserve"> (</w:delText>
        </w:r>
        <w:r w:rsidR="00DA309E" w:rsidRPr="0010468F" w:rsidDel="008A7F7B">
          <w:rPr>
            <w:rFonts w:eastAsia="Times New Roman" w:cstheme="minorHAnsi"/>
            <w:i/>
            <w:color w:val="000000"/>
            <w:sz w:val="24"/>
            <w:szCs w:val="24"/>
          </w:rPr>
          <w:delText>KNU</w:delText>
        </w:r>
        <w:r w:rsidR="00DA309E" w:rsidRPr="0010468F" w:rsidDel="008A7F7B">
          <w:rPr>
            <w:rFonts w:eastAsia="Times New Roman" w:cstheme="minorHAnsi"/>
            <w:color w:val="000000"/>
            <w:sz w:val="24"/>
            <w:szCs w:val="24"/>
          </w:rPr>
          <w:delText xml:space="preserve">), </w:delText>
        </w:r>
        <w:r w:rsidR="00CE0259" w:rsidRPr="0010468F" w:rsidDel="008A7F7B">
          <w:rPr>
            <w:rFonts w:eastAsia="Times New Roman" w:cstheme="minorHAnsi"/>
            <w:color w:val="000000"/>
            <w:sz w:val="24"/>
            <w:szCs w:val="24"/>
          </w:rPr>
          <w:delText xml:space="preserve">a protein which is part of the </w:delText>
        </w:r>
        <w:r w:rsidR="00CE0259" w:rsidRPr="0010468F" w:rsidDel="008A7F7B">
          <w:rPr>
            <w:rFonts w:eastAsia="Times New Roman" w:cstheme="minorHAnsi"/>
            <w:i/>
            <w:color w:val="000000"/>
            <w:sz w:val="24"/>
            <w:szCs w:val="24"/>
          </w:rPr>
          <w:delText>Polycomb repressive complex 2</w:delText>
        </w:r>
        <w:r w:rsidR="00CE0259" w:rsidRPr="0010468F" w:rsidDel="008A7F7B">
          <w:rPr>
            <w:rFonts w:eastAsia="Times New Roman" w:cstheme="minorHAnsi"/>
            <w:color w:val="000000"/>
            <w:sz w:val="24"/>
            <w:szCs w:val="24"/>
          </w:rPr>
          <w:delText>, a complex that affects both flowering time and floral meristem development</w:delText>
        </w:r>
        <w:r w:rsidR="00AE1243" w:rsidRPr="0010468F" w:rsidDel="008A7F7B">
          <w:rPr>
            <w:rFonts w:eastAsia="Times New Roman" w:cstheme="minorHAnsi"/>
            <w:color w:val="000000"/>
            <w:sz w:val="24"/>
            <w:szCs w:val="24"/>
          </w:rPr>
          <w:delText xml:space="preserve"> </w:delText>
        </w:r>
        <w:r w:rsidR="00AE1243" w:rsidRPr="0010468F" w:rsidDel="008A7F7B">
          <w:rPr>
            <w:rFonts w:eastAsia="Times New Roman" w:cstheme="minorHAnsi"/>
            <w:color w:val="000000"/>
            <w:sz w:val="24"/>
            <w:szCs w:val="24"/>
          </w:rPr>
          <w:fldChar w:fldCharType="begin"/>
        </w:r>
        <w:r w:rsidR="00AE1243" w:rsidRPr="0010468F" w:rsidDel="008A7F7B">
          <w:rPr>
            <w:rFonts w:eastAsia="Times New Roman" w:cstheme="minorHAnsi"/>
            <w:color w:val="000000"/>
            <w:sz w:val="24"/>
            <w:szCs w:val="24"/>
          </w:rPr>
          <w:del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delInstrText>
        </w:r>
        <w:r w:rsidR="00AE1243" w:rsidRPr="0010468F" w:rsidDel="008A7F7B">
          <w:rPr>
            <w:rFonts w:eastAsia="Times New Roman" w:cstheme="minorHAnsi"/>
            <w:color w:val="000000"/>
            <w:sz w:val="24"/>
            <w:szCs w:val="24"/>
          </w:rPr>
          <w:fldChar w:fldCharType="separate"/>
        </w:r>
        <w:r w:rsidR="00AE1243" w:rsidRPr="0010468F" w:rsidDel="008A7F7B">
          <w:rPr>
            <w:rFonts w:eastAsia="Times New Roman" w:cstheme="minorHAnsi"/>
            <w:noProof/>
            <w:color w:val="000000"/>
            <w:sz w:val="24"/>
            <w:szCs w:val="24"/>
          </w:rPr>
          <w:delText>(</w:delText>
        </w:r>
        <w:r w:rsidR="00AE1243" w:rsidRPr="0010468F" w:rsidDel="008A7F7B">
          <w:rPr>
            <w:rFonts w:eastAsia="Times New Roman" w:cstheme="minorHAnsi"/>
            <w:smallCaps/>
            <w:noProof/>
            <w:color w:val="000000"/>
            <w:sz w:val="24"/>
            <w:szCs w:val="24"/>
          </w:rPr>
          <w:delText>de Lucas</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16)</w:delText>
        </w:r>
        <w:r w:rsidR="00AE1243" w:rsidRPr="0010468F" w:rsidDel="008A7F7B">
          <w:rPr>
            <w:rFonts w:eastAsia="Times New Roman" w:cstheme="minorHAnsi"/>
            <w:color w:val="000000"/>
            <w:sz w:val="24"/>
            <w:szCs w:val="24"/>
          </w:rPr>
          <w:fldChar w:fldCharType="end"/>
        </w:r>
        <w:r w:rsidR="00CE0259" w:rsidRPr="0010468F" w:rsidDel="008A7F7B">
          <w:rPr>
            <w:rFonts w:eastAsia="Times New Roman" w:cstheme="minorHAnsi"/>
            <w:color w:val="000000"/>
            <w:sz w:val="24"/>
            <w:szCs w:val="24"/>
          </w:rPr>
          <w:delText xml:space="preserve">. </w:delText>
        </w:r>
        <w:r w:rsidR="004677A4" w:rsidRPr="0010468F" w:rsidDel="008A7F7B">
          <w:rPr>
            <w:rFonts w:cstheme="minorHAnsi"/>
            <w:i/>
            <w:color w:val="000000"/>
            <w:sz w:val="24"/>
            <w:szCs w:val="24"/>
          </w:rPr>
          <w:delText>KNU</w:delText>
        </w:r>
        <w:r w:rsidR="004677A4" w:rsidRPr="0010468F" w:rsidDel="008A7F7B">
          <w:rPr>
            <w:rFonts w:eastAsia="Times New Roman" w:cstheme="minorHAnsi"/>
            <w:color w:val="000000"/>
            <w:sz w:val="24"/>
            <w:szCs w:val="24"/>
          </w:rPr>
          <w:delText xml:space="preserve"> is activated in the transition to determinate floral meristem development and functions in a feedback loop that promotes determinate development</w:delText>
        </w:r>
        <w:r w:rsidR="00AE1243" w:rsidRPr="0010468F" w:rsidDel="008A7F7B">
          <w:rPr>
            <w:rFonts w:eastAsia="Times New Roman" w:cstheme="minorHAnsi"/>
            <w:color w:val="000000"/>
            <w:sz w:val="24"/>
            <w:szCs w:val="24"/>
          </w:rPr>
          <w:delText xml:space="preserve"> </w:delText>
        </w:r>
        <w:r w:rsidR="00AE1243" w:rsidRPr="0010468F" w:rsidDel="008A7F7B">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sidDel="008A7F7B">
          <w:rPr>
            <w:rFonts w:eastAsia="Times New Roman" w:cstheme="minorHAnsi"/>
            <w:color w:val="000000"/>
            <w:sz w:val="24"/>
            <w:szCs w:val="24"/>
          </w:rPr>
          <w:delInstrText xml:space="preserve"> ADDIN EN.CITE </w:delInstrText>
        </w:r>
        <w:r w:rsidR="00AE1243" w:rsidRPr="0010468F" w:rsidDel="008A7F7B">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sidDel="008A7F7B">
          <w:rPr>
            <w:rFonts w:eastAsia="Times New Roman" w:cstheme="minorHAnsi"/>
            <w:color w:val="000000"/>
            <w:sz w:val="24"/>
            <w:szCs w:val="24"/>
          </w:rPr>
          <w:delInstrText xml:space="preserve"> ADDIN EN.CITE.DATA </w:delInstrText>
        </w:r>
        <w:r w:rsidR="00AE1243" w:rsidRPr="0010468F" w:rsidDel="008A7F7B">
          <w:rPr>
            <w:rFonts w:eastAsia="Times New Roman" w:cstheme="minorHAnsi"/>
            <w:color w:val="000000"/>
            <w:sz w:val="24"/>
            <w:szCs w:val="24"/>
          </w:rPr>
        </w:r>
        <w:r w:rsidR="00AE1243" w:rsidRPr="0010468F" w:rsidDel="008A7F7B">
          <w:rPr>
            <w:rFonts w:eastAsia="Times New Roman" w:cstheme="minorHAnsi"/>
            <w:color w:val="000000"/>
            <w:sz w:val="24"/>
            <w:szCs w:val="24"/>
          </w:rPr>
          <w:fldChar w:fldCharType="end"/>
        </w:r>
        <w:r w:rsidR="00AE1243" w:rsidRPr="0010468F" w:rsidDel="008A7F7B">
          <w:rPr>
            <w:rFonts w:eastAsia="Times New Roman" w:cstheme="minorHAnsi"/>
            <w:color w:val="000000"/>
            <w:sz w:val="24"/>
            <w:szCs w:val="24"/>
          </w:rPr>
        </w:r>
        <w:r w:rsidR="00AE1243" w:rsidRPr="0010468F" w:rsidDel="008A7F7B">
          <w:rPr>
            <w:rFonts w:eastAsia="Times New Roman" w:cstheme="minorHAnsi"/>
            <w:color w:val="000000"/>
            <w:sz w:val="24"/>
            <w:szCs w:val="24"/>
          </w:rPr>
          <w:fldChar w:fldCharType="separate"/>
        </w:r>
        <w:r w:rsidR="00AE1243" w:rsidRPr="0010468F" w:rsidDel="008A7F7B">
          <w:rPr>
            <w:rFonts w:eastAsia="Times New Roman" w:cstheme="minorHAnsi"/>
            <w:noProof/>
            <w:color w:val="000000"/>
            <w:sz w:val="24"/>
            <w:szCs w:val="24"/>
          </w:rPr>
          <w:delText>(</w:delText>
        </w:r>
        <w:r w:rsidR="00AE1243" w:rsidRPr="0010468F" w:rsidDel="008A7F7B">
          <w:rPr>
            <w:rFonts w:eastAsia="Times New Roman" w:cstheme="minorHAnsi"/>
            <w:smallCaps/>
            <w:noProof/>
            <w:color w:val="000000"/>
            <w:sz w:val="24"/>
            <w:szCs w:val="24"/>
          </w:rPr>
          <w:delText>Payne</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04; </w:delText>
        </w:r>
        <w:r w:rsidR="00AE1243" w:rsidRPr="0010468F" w:rsidDel="008A7F7B">
          <w:rPr>
            <w:rFonts w:eastAsia="Times New Roman" w:cstheme="minorHAnsi"/>
            <w:smallCaps/>
            <w:noProof/>
            <w:color w:val="000000"/>
            <w:sz w:val="24"/>
            <w:szCs w:val="24"/>
          </w:rPr>
          <w:delText>Sun</w:delText>
        </w:r>
        <w:r w:rsidR="00AE1243" w:rsidRPr="0010468F" w:rsidDel="008A7F7B">
          <w:rPr>
            <w:rFonts w:eastAsia="Times New Roman" w:cstheme="minorHAnsi"/>
            <w:i/>
            <w:noProof/>
            <w:color w:val="000000"/>
            <w:sz w:val="24"/>
            <w:szCs w:val="24"/>
          </w:rPr>
          <w:delText xml:space="preserve"> et al.</w:delText>
        </w:r>
        <w:r w:rsidR="00AE1243" w:rsidRPr="0010468F" w:rsidDel="008A7F7B">
          <w:rPr>
            <w:rFonts w:eastAsia="Times New Roman" w:cstheme="minorHAnsi"/>
            <w:noProof/>
            <w:color w:val="000000"/>
            <w:sz w:val="24"/>
            <w:szCs w:val="24"/>
          </w:rPr>
          <w:delText xml:space="preserve"> 2014)</w:delText>
        </w:r>
        <w:r w:rsidR="00AE1243" w:rsidRPr="0010468F" w:rsidDel="008A7F7B">
          <w:rPr>
            <w:rFonts w:eastAsia="Times New Roman" w:cstheme="minorHAnsi"/>
            <w:color w:val="000000"/>
            <w:sz w:val="24"/>
            <w:szCs w:val="24"/>
          </w:rPr>
          <w:fldChar w:fldCharType="end"/>
        </w:r>
        <w:r w:rsidR="004677A4" w:rsidRPr="0010468F" w:rsidDel="008A7F7B">
          <w:rPr>
            <w:rFonts w:eastAsia="Times New Roman" w:cstheme="minorHAnsi"/>
            <w:color w:val="000000"/>
            <w:sz w:val="24"/>
            <w:szCs w:val="24"/>
          </w:rPr>
          <w:delText>.</w:delText>
        </w:r>
      </w:del>
      <w:r w:rsidR="004677A4" w:rsidRPr="0010468F">
        <w:rPr>
          <w:rFonts w:eastAsia="Times New Roman" w:cstheme="minorHAnsi"/>
          <w:color w:val="000000"/>
          <w:sz w:val="24"/>
          <w:szCs w:val="24"/>
        </w:rPr>
        <w:t xml:space="preserve"> </w:t>
      </w:r>
    </w:p>
    <w:p w14:paraId="38AFC5DF" w14:textId="5D9ED160"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w:t>
      </w:r>
      <w:del w:id="170" w:author="MacQueen, Alice H" w:date="2020-01-17T16:53:00Z">
        <w:r w:rsidR="003A1BE2" w:rsidRPr="0010468F" w:rsidDel="008A7F7B">
          <w:rPr>
            <w:rFonts w:cstheme="minorHAnsi"/>
            <w:sz w:val="24"/>
            <w:szCs w:val="24"/>
          </w:rPr>
          <w:delText xml:space="preserve">8 </w:delText>
        </w:r>
      </w:del>
      <w:ins w:id="171" w:author="MacQueen, Alice H" w:date="2020-01-17T16:53:00Z">
        <w:r w:rsidR="008A7F7B">
          <w:rPr>
            <w:rFonts w:cstheme="minorHAnsi"/>
            <w:sz w:val="24"/>
            <w:szCs w:val="24"/>
          </w:rPr>
          <w:t>9</w:t>
        </w:r>
        <w:r w:rsidR="008A7F7B" w:rsidRPr="0010468F">
          <w:rPr>
            <w:rFonts w:cstheme="minorHAnsi"/>
            <w:sz w:val="24"/>
            <w:szCs w:val="24"/>
          </w:rPr>
          <w:t xml:space="preserve"> </w:t>
        </w:r>
      </w:ins>
      <w:r w:rsidR="003A1BE2" w:rsidRPr="0010468F">
        <w:rPr>
          <w:rFonts w:cstheme="minorHAnsi"/>
          <w:sz w:val="24"/>
          <w:szCs w:val="24"/>
        </w:rPr>
        <w:t>Mb</w:t>
      </w:r>
      <w:r w:rsidRPr="0010468F">
        <w:rPr>
          <w:rFonts w:cstheme="minorHAnsi"/>
          <w:sz w:val="24"/>
          <w:szCs w:val="24"/>
        </w:rPr>
        <w:t xml:space="preserve">, </w:t>
      </w:r>
      <w:r w:rsidR="00DE4B7C" w:rsidRPr="0010468F">
        <w:rPr>
          <w:rFonts w:cstheme="minorHAnsi"/>
          <w:sz w:val="24"/>
          <w:szCs w:val="24"/>
        </w:rPr>
        <w:t xml:space="preserve">one on </w:t>
      </w:r>
      <w:del w:id="172" w:author="MacQueen, Alice H" w:date="2020-01-17T16:53:00Z">
        <w:r w:rsidR="00DE4B7C" w:rsidRPr="002E4C78" w:rsidDel="008A7F7B">
          <w:rPr>
            <w:rFonts w:cstheme="minorHAnsi"/>
            <w:sz w:val="24"/>
            <w:szCs w:val="24"/>
            <w:highlight w:val="yellow"/>
            <w:rPrChange w:id="173" w:author="MacQueen, Alice H" w:date="2020-01-17T17:00:00Z">
              <w:rPr>
                <w:rFonts w:cstheme="minorHAnsi"/>
                <w:sz w:val="24"/>
                <w:szCs w:val="24"/>
              </w:rPr>
            </w:rPrChange>
          </w:rPr>
          <w:delText xml:space="preserve">Pv05 </w:delText>
        </w:r>
      </w:del>
      <w:ins w:id="174" w:author="MacQueen, Alice H" w:date="2020-01-17T16:53:00Z">
        <w:r w:rsidR="008A7F7B" w:rsidRPr="002E4C78">
          <w:rPr>
            <w:rFonts w:cstheme="minorHAnsi"/>
            <w:sz w:val="24"/>
            <w:szCs w:val="24"/>
            <w:highlight w:val="yellow"/>
            <w:rPrChange w:id="175" w:author="MacQueen, Alice H" w:date="2020-01-17T17:00:00Z">
              <w:rPr>
                <w:rFonts w:cstheme="minorHAnsi"/>
                <w:sz w:val="24"/>
                <w:szCs w:val="24"/>
              </w:rPr>
            </w:rPrChange>
          </w:rPr>
          <w:t xml:space="preserve">Pv08 </w:t>
        </w:r>
      </w:ins>
      <w:r w:rsidR="00DE4B7C" w:rsidRPr="002E4C78">
        <w:rPr>
          <w:rFonts w:cstheme="minorHAnsi"/>
          <w:sz w:val="24"/>
          <w:szCs w:val="24"/>
          <w:highlight w:val="yellow"/>
          <w:rPrChange w:id="176" w:author="MacQueen, Alice H" w:date="2020-01-17T17:00:00Z">
            <w:rPr>
              <w:rFonts w:cstheme="minorHAnsi"/>
              <w:sz w:val="24"/>
              <w:szCs w:val="24"/>
            </w:rPr>
          </w:rPrChange>
        </w:rPr>
        <w:t xml:space="preserve">at </w:t>
      </w:r>
      <w:del w:id="177" w:author="MacQueen, Alice H" w:date="2020-01-17T16:53:00Z">
        <w:r w:rsidR="00DE4B7C" w:rsidRPr="002E4C78" w:rsidDel="008A7F7B">
          <w:rPr>
            <w:rFonts w:cstheme="minorHAnsi"/>
            <w:sz w:val="24"/>
            <w:szCs w:val="24"/>
            <w:highlight w:val="yellow"/>
            <w:rPrChange w:id="178" w:author="MacQueen, Alice H" w:date="2020-01-17T17:00:00Z">
              <w:rPr>
                <w:rFonts w:cstheme="minorHAnsi"/>
                <w:sz w:val="24"/>
                <w:szCs w:val="24"/>
              </w:rPr>
            </w:rPrChange>
          </w:rPr>
          <w:delText>0.4</w:delText>
        </w:r>
      </w:del>
      <w:ins w:id="179" w:author="MacQueen, Alice H" w:date="2020-01-17T16:53:00Z">
        <w:r w:rsidR="008A7F7B" w:rsidRPr="002E4C78">
          <w:rPr>
            <w:rFonts w:cstheme="minorHAnsi"/>
            <w:sz w:val="24"/>
            <w:szCs w:val="24"/>
            <w:highlight w:val="yellow"/>
            <w:rPrChange w:id="180" w:author="MacQueen, Alice H" w:date="2020-01-17T17:00:00Z">
              <w:rPr>
                <w:rFonts w:cstheme="minorHAnsi"/>
                <w:sz w:val="24"/>
                <w:szCs w:val="24"/>
              </w:rPr>
            </w:rPrChange>
          </w:rPr>
          <w:t>18.2</w:t>
        </w:r>
      </w:ins>
      <w:r w:rsidR="00DE4B7C" w:rsidRPr="002E4C78">
        <w:rPr>
          <w:rFonts w:cstheme="minorHAnsi"/>
          <w:sz w:val="24"/>
          <w:szCs w:val="24"/>
          <w:highlight w:val="yellow"/>
          <w:rPrChange w:id="181" w:author="MacQueen, Alice H" w:date="2020-01-17T17:00:00Z">
            <w:rPr>
              <w:rFonts w:cstheme="minorHAnsi"/>
              <w:sz w:val="24"/>
              <w:szCs w:val="24"/>
            </w:rPr>
          </w:rPrChange>
        </w:rPr>
        <w:t xml:space="preserve"> Mb, </w:t>
      </w:r>
      <w:r w:rsidRPr="002E4C78">
        <w:rPr>
          <w:rFonts w:cstheme="minorHAnsi"/>
          <w:sz w:val="24"/>
          <w:szCs w:val="24"/>
          <w:highlight w:val="yellow"/>
          <w:rPrChange w:id="182" w:author="MacQueen, Alice H" w:date="2020-01-17T17:00:00Z">
            <w:rPr>
              <w:rFonts w:cstheme="minorHAnsi"/>
              <w:sz w:val="24"/>
              <w:szCs w:val="24"/>
            </w:rPr>
          </w:rPrChange>
        </w:rPr>
        <w:t>and one on Pv07 at</w:t>
      </w:r>
      <w:r w:rsidRPr="0010468F">
        <w:rPr>
          <w:rFonts w:cstheme="minorHAnsi"/>
          <w:sz w:val="24"/>
          <w:szCs w:val="24"/>
        </w:rPr>
        <w:t xml:space="preserve">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w:t>
      </w:r>
      <w:del w:id="183" w:author="MacQueen, Alice H" w:date="2020-01-17T16:56:00Z">
        <w:r w:rsidR="003A396E" w:rsidRPr="0010468F" w:rsidDel="002E4C78">
          <w:rPr>
            <w:rFonts w:cstheme="minorHAnsi"/>
            <w:sz w:val="24"/>
            <w:szCs w:val="24"/>
          </w:rPr>
          <w:delText>8</w:delText>
        </w:r>
      </w:del>
      <w:ins w:id="184" w:author="MacQueen, Alice H" w:date="2020-01-17T16:56:00Z">
        <w:r w:rsidR="002E4C78">
          <w:rPr>
            <w:rFonts w:cstheme="minorHAnsi"/>
            <w:sz w:val="24"/>
            <w:szCs w:val="24"/>
          </w:rPr>
          <w:t>11</w:t>
        </w:r>
      </w:ins>
      <w:r w:rsidR="003A396E" w:rsidRPr="0010468F">
        <w:rPr>
          <w:rFonts w:cstheme="minorHAnsi"/>
          <w:sz w:val="24"/>
          <w:szCs w:val="24"/>
        </w:rPr>
        <w:t xml:space="preserve">% of the variation in lodging (Supplementary Figure 4). </w:t>
      </w:r>
      <w:r w:rsidR="00E14EAC" w:rsidRPr="0010468F">
        <w:rPr>
          <w:rFonts w:eastAsia="Times New Roman" w:cstheme="minorHAnsi"/>
          <w:color w:val="000000"/>
          <w:sz w:val="24"/>
          <w:szCs w:val="24"/>
        </w:rPr>
        <w:t>The signal on Pv04 fell withi</w:t>
      </w:r>
      <w:bookmarkStart w:id="185" w:name="_GoBack"/>
      <w:bookmarkEnd w:id="185"/>
      <w:r w:rsidR="00E14EAC" w:rsidRPr="0010468F">
        <w:rPr>
          <w:rFonts w:eastAsia="Times New Roman" w:cstheme="minorHAnsi"/>
          <w:color w:val="000000"/>
          <w:sz w:val="24"/>
          <w:szCs w:val="24"/>
        </w:rPr>
        <w:t xml:space="preserve">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zsx5ewatt59z0be9dwbppxxsd0pp9wttfxp9" timestamp="0"&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8A7F7B">
        <w:rPr>
          <w:rFonts w:eastAsia="Times New Roman" w:cstheme="minorHAnsi"/>
          <w:color w:val="000000"/>
          <w:sz w:val="24"/>
          <w:szCs w:val="24"/>
        </w:rPr>
        <w:instrText xml:space="preserve"> ADDIN EN.CITE </w:instrText>
      </w:r>
      <w:r w:rsidR="008A7F7B">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8A7F7B">
        <w:rPr>
          <w:rFonts w:eastAsia="Times New Roman" w:cstheme="minorHAnsi"/>
          <w:color w:val="000000"/>
          <w:sz w:val="24"/>
          <w:szCs w:val="24"/>
        </w:rPr>
        <w:instrText xml:space="preserve"> ADDIN EN.CITE.DATA </w:instrText>
      </w:r>
      <w:r w:rsidR="008A7F7B">
        <w:rPr>
          <w:rFonts w:eastAsia="Times New Roman" w:cstheme="minorHAnsi"/>
          <w:color w:val="000000"/>
          <w:sz w:val="24"/>
          <w:szCs w:val="24"/>
        </w:rPr>
      </w:r>
      <w:r w:rsidR="008A7F7B">
        <w:rPr>
          <w:rFonts w:eastAsia="Times New Roman" w:cstheme="minorHAnsi"/>
          <w:color w:val="000000"/>
          <w:sz w:val="24"/>
          <w:szCs w:val="24"/>
        </w:rPr>
        <w:fldChar w:fldCharType="end"/>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pzeDVld2F0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</w:fldData>
        </w:fldChar>
      </w:r>
      <w:r w:rsidR="008A7F7B">
        <w:rPr>
          <w:rFonts w:eastAsia="Times New Roman" w:cstheme="minorHAnsi"/>
          <w:color w:val="000000"/>
          <w:sz w:val="24"/>
          <w:szCs w:val="24"/>
        </w:rPr>
        <w:instrText xml:space="preserve"> ADDIN EN.CITE </w:instrText>
      </w:r>
      <w:r w:rsidR="008A7F7B">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pzeDVld2F0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</w:fldData>
        </w:fldChar>
      </w:r>
      <w:r w:rsidR="008A7F7B">
        <w:rPr>
          <w:rFonts w:eastAsia="Times New Roman" w:cstheme="minorHAnsi"/>
          <w:color w:val="000000"/>
          <w:sz w:val="24"/>
          <w:szCs w:val="24"/>
        </w:rPr>
        <w:instrText xml:space="preserve"> ADDIN EN.CITE.DATA </w:instrText>
      </w:r>
      <w:r w:rsidR="008A7F7B">
        <w:rPr>
          <w:rFonts w:eastAsia="Times New Roman" w:cstheme="minorHAnsi"/>
          <w:color w:val="000000"/>
          <w:sz w:val="24"/>
          <w:szCs w:val="24"/>
        </w:rPr>
      </w:r>
      <w:r w:rsidR="008A7F7B">
        <w:rPr>
          <w:rFonts w:eastAsia="Times New Roman" w:cstheme="minorHAnsi"/>
          <w:color w:val="000000"/>
          <w:sz w:val="24"/>
          <w:szCs w:val="24"/>
        </w:rPr>
        <w:fldChar w:fldCharType="end"/>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6DBB7D88" w14:textId="6F071932"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 xml:space="preserve">had significant </w:t>
      </w:r>
      <w:r w:rsidRPr="0010468F">
        <w:rPr>
          <w:rFonts w:cstheme="minorHAnsi"/>
          <w:sz w:val="24"/>
          <w:szCs w:val="24"/>
        </w:rPr>
        <w:lastRenderedPageBreak/>
        <w:t>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r>
      <w:r w:rsidR="008A7F7B">
        <w:rPr>
          <w:rFonts w:cstheme="minorHAnsi"/>
          <w:sz w:val="24"/>
          <w:szCs w:val="24"/>
        </w:rPr>
        <w:instrText xml:space="preserve"> ADDIN EN.CITE &lt;EndNote&gt;&lt;Cite&gt;&lt;Author&gt;Kwak&lt;/Author&gt;&lt;Year&gt;2012&lt;/Year&gt;&lt;RecNum&gt;60&lt;/RecNum&gt;&lt;DisplayText&gt;(&lt;style face="smallcaps"&gt;Kwak&lt;/style&gt;&lt;style face="italic"&gt; et al.&lt;/style&gt; 2012)&lt;/DisplayText&gt;&lt;record&gt;&lt;rec-number&gt;60&lt;/rec-number&gt;&lt;foreign-keys&gt;&lt;key app="EN" db-id="zsx5ewatt59z0be9dwbppxxsd0pp9wttfxp9" timestamp="0"&gt;60&lt;/key&gt;&lt;/foreign-keys&gt;&lt;ref-type name="Journal Article"&gt;17&lt;/ref-type&gt;&lt;contributors&gt;&lt;authors&gt;&lt;author&gt;Kwak, M.&lt;/author&gt;&lt;author&gt;Toro, O.&lt;/author&gt;&lt;author&gt;Debouck, D. G.&lt;/author&gt;&lt;author&gt;Gepts, P.&lt;/author&gt;&lt;/authors&gt;&lt;/contributors&gt;&lt;auth-address&gt;Department of Plant Sciences/MS1, Section of Crop and Ecosystem Sciences, University of California, Davis, 95616-8780, USA.&lt;/auth-address&gt;&lt;titles&gt;&lt;title&gt;Multiple origins of the determinate growth habit in domesticated common bean (Phaseolus vulgaris)&lt;/title&gt;&lt;secondary-title&gt;Ann Bot&lt;/secondary-title&gt;&lt;/titles&gt;&lt;pages&gt;1573-80&lt;/pages&gt;&lt;volume&gt;110&lt;/volume&gt;&lt;number&gt;8&lt;/number&gt;&lt;keywords&gt;&lt;keyword&gt;Arabidopsis Proteins/genetics&lt;/keyword&gt;&lt;keyword&gt;Base Sequence&lt;/keyword&gt;&lt;keyword&gt;Gene Pool&lt;/keyword&gt;&lt;keyword&gt;Genetic Variation/*genetics&lt;/keyword&gt;&lt;keyword&gt;Genotype&lt;/keyword&gt;&lt;keyword&gt;Haplotypes&lt;/keyword&gt;&lt;keyword&gt;Molecular Sequence Data&lt;/keyword&gt;&lt;keyword&gt;Phaseolus/*genetics/*growth &amp;amp; development&lt;/keyword&gt;&lt;keyword&gt;Phenotype&lt;/keyword&gt;&lt;keyword&gt;Plant Proteins/*genetics&lt;/keyword&gt;&lt;keyword&gt;Sequence Analysis, DNA&lt;/keyword&gt;&lt;/keywords&gt;&lt;dates&gt;&lt;year&gt;2012&lt;/year&gt;&lt;pub-dates&gt;&lt;date&gt;Dec&lt;/date&gt;&lt;/pub-dates&gt;&lt;/dates&gt;&lt;isbn&gt;1095-8290 (Electronic)&amp;#xD;0305-7364 (Linking)&lt;/isbn&gt;&lt;accession-num&gt;23019270&lt;/accession-num&gt;&lt;urls&gt;&lt;related-urls&gt;&lt;url&gt;https://www.ncbi.nlm.nih.gov/pubmed/23019270&lt;/url&gt;&lt;/related-urls&gt;&lt;/urls&gt;&lt;custom2&gt;PMC3503494&lt;/custom2&gt;&lt;electronic-resource-num&gt;10.1093/aob/mcs207&lt;/electronic-resource-num&gt;&lt;/record&gt;&lt;/Cite&gt;&lt;/EndNote&gt;</w:instrText>
      </w:r>
      <w:r w:rsidR="003A396E" w:rsidRPr="0010468F">
        <w:rPr>
          <w:rFonts w:cstheme="minorHAnsi"/>
          <w:sz w:val="24"/>
          <w:szCs w:val="24"/>
        </w:rPr>
        <w:fldChar w:fldCharType="separate"/>
      </w:r>
      <w:r w:rsidR="003A396E" w:rsidRPr="0010468F">
        <w:rPr>
          <w:rFonts w:cstheme="minorHAnsi"/>
          <w:noProof/>
          <w:sz w:val="24"/>
          <w:szCs w:val="24"/>
        </w:rPr>
        <w:t>(</w:t>
      </w:r>
      <w:r w:rsidR="003A396E" w:rsidRPr="0010468F">
        <w:rPr>
          <w:rFonts w:cstheme="minorHAnsi"/>
          <w:smallCaps/>
          <w:noProof/>
          <w:sz w:val="24"/>
          <w:szCs w:val="24"/>
        </w:rPr>
        <w:t>Kwak</w:t>
      </w:r>
      <w:r w:rsidR="003A396E" w:rsidRPr="0010468F">
        <w:rPr>
          <w:rFonts w:cstheme="minorHAnsi"/>
          <w:i/>
          <w:noProof/>
          <w:sz w:val="24"/>
          <w:szCs w:val="24"/>
        </w:rPr>
        <w:t xml:space="preserve"> et al.</w:t>
      </w:r>
      <w:r w:rsidR="003A396E" w:rsidRPr="0010468F">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ha</w:t>
      </w:r>
      <w:r w:rsidR="00133355" w:rsidRPr="0010468F">
        <w:rPr>
          <w:rFonts w:cstheme="minorHAnsi"/>
          <w:sz w:val="24"/>
          <w:szCs w:val="24"/>
          <w:vertAlign w:val="superscript"/>
        </w:rPr>
        <w:t>-1</w:t>
      </w:r>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p>
    <w:p w14:paraId="13719F92" w14:textId="16E5A92C"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r w:rsidRPr="0010468F">
        <w:rPr>
          <w:rFonts w:eastAsia="Times New Roman" w:cstheme="minorHAnsi"/>
          <w:i/>
          <w:color w:val="000000"/>
          <w:sz w:val="24"/>
          <w:szCs w:val="24"/>
        </w:rPr>
        <w:t xml:space="preserve"> appendiculatus</w:t>
      </w:r>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w:t>
      </w:r>
      <w:r w:rsidR="00C736EF" w:rsidRPr="0010468F">
        <w:rPr>
          <w:rFonts w:eastAsia="Times New Roman" w:cstheme="minorHAnsi"/>
          <w:color w:val="000000"/>
          <w:sz w:val="24"/>
          <w:szCs w:val="24"/>
        </w:rPr>
        <w:lastRenderedPageBreak/>
        <w:t xml:space="preserve">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zsx5ewatt59z0be9dwbppxxsd0pp9wttfxp9" timestamp="0"&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zsx5ewatt59z0be9dwbppxxsd0pp9wttfxp9" timestamp="0"&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186"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187"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6DF91BF1" w:rsidR="007A6701" w:rsidRPr="0010468F" w:rsidDel="002E4C78" w:rsidRDefault="00534F2F" w:rsidP="0010468F">
      <w:pPr>
        <w:spacing w:line="480" w:lineRule="auto"/>
        <w:ind w:firstLine="720"/>
        <w:rPr>
          <w:del w:id="188" w:author="MacQueen, Alice H" w:date="2020-01-17T17:00:00Z"/>
          <w:rFonts w:cstheme="minorHAnsi"/>
          <w:sz w:val="24"/>
          <w:szCs w:val="24"/>
        </w:rPr>
      </w:pPr>
      <w:del w:id="189" w:author="MacQueen, Alice H" w:date="2020-01-17T17:00:00Z">
        <w:r w:rsidRPr="0010468F" w:rsidDel="002E4C78">
          <w:rPr>
            <w:rFonts w:cstheme="minorHAnsi"/>
            <w:sz w:val="24"/>
            <w:szCs w:val="24"/>
          </w:rPr>
          <w:delText xml:space="preserve">Finally, the presence or absence of </w:delText>
        </w:r>
        <w:r w:rsidR="00EE1888" w:rsidRPr="0010468F" w:rsidDel="002E4C78">
          <w:rPr>
            <w:rFonts w:cstheme="minorHAnsi"/>
            <w:sz w:val="24"/>
            <w:szCs w:val="24"/>
          </w:rPr>
          <w:delText>curly top virus, a virus characterized by plant stunting and deformation of leaves and fruit,</w:delText>
        </w:r>
        <w:r w:rsidRPr="0010468F" w:rsidDel="002E4C78">
          <w:rPr>
            <w:rFonts w:cstheme="minorHAnsi"/>
            <w:sz w:val="24"/>
            <w:szCs w:val="24"/>
          </w:rPr>
          <w:delText xml:space="preserve"> had significant associations on </w:delText>
        </w:r>
        <w:r w:rsidR="00DE4B7C" w:rsidRPr="0010468F" w:rsidDel="002E4C78">
          <w:rPr>
            <w:rFonts w:cstheme="minorHAnsi"/>
            <w:sz w:val="24"/>
            <w:szCs w:val="24"/>
          </w:rPr>
          <w:delText>seven</w:delText>
        </w:r>
        <w:r w:rsidRPr="0010468F" w:rsidDel="002E4C78">
          <w:rPr>
            <w:rFonts w:cstheme="minorHAnsi"/>
            <w:sz w:val="24"/>
            <w:szCs w:val="24"/>
          </w:rPr>
          <w:delText xml:space="preserve"> chromosomes after FDR; however, the strongest associations were on Pv01, Pv05, Pv07, and Pv11</w:delText>
        </w:r>
        <w:r w:rsidR="00FD77B9" w:rsidRPr="0010468F" w:rsidDel="002E4C78">
          <w:rPr>
            <w:rFonts w:cstheme="minorHAnsi"/>
            <w:sz w:val="24"/>
            <w:szCs w:val="24"/>
          </w:rPr>
          <w:delText xml:space="preserve"> (</w:delText>
        </w:r>
        <w:r w:rsidR="00835F2A" w:rsidRPr="0010468F" w:rsidDel="002E4C78">
          <w:rPr>
            <w:rFonts w:cstheme="minorHAnsi"/>
            <w:sz w:val="24"/>
            <w:szCs w:val="24"/>
          </w:rPr>
          <w:delText>Figure S2f</w:delText>
        </w:r>
        <w:r w:rsidR="00E815C5" w:rsidRPr="0010468F" w:rsidDel="002E4C78">
          <w:rPr>
            <w:rFonts w:cstheme="minorHAnsi"/>
            <w:sz w:val="24"/>
            <w:szCs w:val="24"/>
          </w:rPr>
          <w:delText>, Table S4</w:delText>
        </w:r>
        <w:r w:rsidR="00FD77B9" w:rsidRPr="0010468F" w:rsidDel="002E4C78">
          <w:rPr>
            <w:rFonts w:cstheme="minorHAnsi"/>
            <w:sz w:val="24"/>
            <w:szCs w:val="24"/>
          </w:rPr>
          <w:delText>)</w:delText>
        </w:r>
        <w:r w:rsidRPr="0010468F" w:rsidDel="002E4C78">
          <w:rPr>
            <w:rFonts w:cstheme="minorHAnsi"/>
            <w:sz w:val="24"/>
            <w:szCs w:val="24"/>
          </w:rPr>
          <w:delText xml:space="preserve">. </w:delText>
        </w:r>
        <w:r w:rsidR="00EE1888" w:rsidRPr="0010468F" w:rsidDel="002E4C78">
          <w:rPr>
            <w:rFonts w:cstheme="minorHAnsi"/>
            <w:sz w:val="24"/>
            <w:szCs w:val="24"/>
          </w:rPr>
          <w:delText xml:space="preserve">The association on Pv01 was </w:delText>
        </w:r>
        <w:r w:rsidR="00DF2B59" w:rsidRPr="0010468F" w:rsidDel="002E4C78">
          <w:rPr>
            <w:rFonts w:cstheme="minorHAnsi"/>
            <w:sz w:val="24"/>
            <w:szCs w:val="24"/>
          </w:rPr>
          <w:delText>0.5</w:delText>
        </w:r>
        <w:r w:rsidR="00A43579" w:rsidRPr="0010468F" w:rsidDel="002E4C78">
          <w:rPr>
            <w:rFonts w:cstheme="minorHAnsi"/>
            <w:sz w:val="24"/>
            <w:szCs w:val="24"/>
          </w:rPr>
          <w:delText xml:space="preserve"> </w:delText>
        </w:r>
        <w:r w:rsidR="00DF2B59" w:rsidRPr="0010468F" w:rsidDel="002E4C78">
          <w:rPr>
            <w:rFonts w:cstheme="minorHAnsi"/>
            <w:sz w:val="24"/>
            <w:szCs w:val="24"/>
          </w:rPr>
          <w:delText>kb upstream of</w:delText>
        </w:r>
        <w:r w:rsidR="00082696" w:rsidRPr="0010468F" w:rsidDel="002E4C78">
          <w:rPr>
            <w:rFonts w:cstheme="minorHAnsi"/>
            <w:sz w:val="24"/>
            <w:szCs w:val="24"/>
          </w:rPr>
          <w:delText xml:space="preserve"> gene model</w:delText>
        </w:r>
        <w:r w:rsidR="00DF2B59" w:rsidRPr="0010468F" w:rsidDel="002E4C78">
          <w:rPr>
            <w:rFonts w:cstheme="minorHAnsi"/>
            <w:sz w:val="24"/>
            <w:szCs w:val="24"/>
          </w:rPr>
          <w:delText xml:space="preserve"> </w:delText>
        </w:r>
        <w:r w:rsidR="00DF2B59" w:rsidRPr="0010468F" w:rsidDel="002E4C78">
          <w:rPr>
            <w:rFonts w:cstheme="minorHAnsi"/>
            <w:i/>
            <w:sz w:val="24"/>
            <w:szCs w:val="24"/>
          </w:rPr>
          <w:delText>Phvul.001221100</w:delText>
        </w:r>
        <w:r w:rsidR="00DF2B59" w:rsidRPr="0010468F" w:rsidDel="002E4C78">
          <w:rPr>
            <w:rFonts w:cstheme="minorHAnsi"/>
            <w:sz w:val="24"/>
            <w:szCs w:val="24"/>
          </w:rPr>
          <w:delText>,</w:delText>
        </w:r>
      </w:del>
      <w:ins w:id="190" w:author="Alice MacQueen" w:date="2019-12-10T09:37:00Z">
        <w:del w:id="191" w:author="MacQueen, Alice H" w:date="2020-01-17T17:00:00Z">
          <w:r w:rsidR="00F90CDB" w:rsidDel="002E4C78">
            <w:rPr>
              <w:rFonts w:cstheme="minorHAnsi"/>
              <w:sz w:val="24"/>
              <w:szCs w:val="24"/>
            </w:rPr>
            <w:delText xml:space="preserve"> found to be associated with days to flowering</w:delText>
          </w:r>
          <w:r w:rsidR="00C003C0" w:rsidDel="002E4C78">
            <w:rPr>
              <w:rFonts w:cstheme="minorHAnsi"/>
              <w:sz w:val="24"/>
              <w:szCs w:val="24"/>
            </w:rPr>
            <w:delText xml:space="preserve"> </w:delText>
          </w:r>
        </w:del>
      </w:ins>
      <w:del w:id="192" w:author="MacQueen, Alice H" w:date="2020-01-17T17:00:00Z">
        <w:r w:rsidR="00C003C0" w:rsidDel="002E4C78">
          <w:rPr>
            <w:rFonts w:cstheme="minorHAnsi"/>
            <w:sz w:val="24"/>
            <w:szCs w:val="24"/>
          </w:rPr>
          <w:fldChar w:fldCharType="begin"/>
        </w:r>
        <w:r w:rsidR="008A7F7B" w:rsidDel="002E4C78">
          <w:rPr>
            <w:rFonts w:cstheme="minorHAnsi"/>
            <w:sz w:val="24"/>
            <w:szCs w:val="24"/>
          </w:rPr>
          <w:del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zsx5ewatt59z0be9dwbppxxsd0pp9wttfxp9" timestamp="0"&gt;57&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ages&gt;0&lt;/pages&gt;&lt;volume&gt;8&lt;/volume&gt;&lt;number&gt;2&lt;/number&gt;&lt;dates&gt;&lt;year&gt;2015&lt;/year&gt;&lt;/dates&gt;&lt;isbn&gt;1940-3372&lt;/isbn&gt;&lt;urls&gt;&lt;/urls&gt;&lt;electronic-resource-num&gt;10.3835/plantgenome2014.09.0059&lt;/electronic-resource-num&gt;&lt;/record&gt;&lt;/Cite&gt;&lt;/EndNote&gt;</w:delInstrText>
        </w:r>
        <w:r w:rsidR="00C003C0" w:rsidDel="002E4C78">
          <w:rPr>
            <w:rFonts w:cstheme="minorHAnsi"/>
            <w:sz w:val="24"/>
            <w:szCs w:val="24"/>
          </w:rPr>
          <w:fldChar w:fldCharType="separate"/>
        </w:r>
        <w:r w:rsidR="00C003C0" w:rsidDel="002E4C78">
          <w:rPr>
            <w:rFonts w:cstheme="minorHAnsi"/>
            <w:noProof/>
            <w:sz w:val="24"/>
            <w:szCs w:val="24"/>
          </w:rPr>
          <w:delText>(</w:delText>
        </w:r>
        <w:r w:rsidR="00C003C0" w:rsidRPr="00C003C0" w:rsidDel="002E4C78">
          <w:rPr>
            <w:rFonts w:cstheme="minorHAnsi"/>
            <w:smallCaps/>
            <w:noProof/>
            <w:sz w:val="24"/>
            <w:szCs w:val="24"/>
          </w:rPr>
          <w:delText>Kamfwa</w:delText>
        </w:r>
        <w:r w:rsidR="00C003C0" w:rsidRPr="00C003C0" w:rsidDel="002E4C78">
          <w:rPr>
            <w:rFonts w:cstheme="minorHAnsi"/>
            <w:i/>
            <w:noProof/>
            <w:sz w:val="24"/>
            <w:szCs w:val="24"/>
          </w:rPr>
          <w:delText xml:space="preserve"> et al.</w:delText>
        </w:r>
        <w:r w:rsidR="00C003C0" w:rsidDel="002E4C78">
          <w:rPr>
            <w:rFonts w:cstheme="minorHAnsi"/>
            <w:noProof/>
            <w:sz w:val="24"/>
            <w:szCs w:val="24"/>
          </w:rPr>
          <w:delText xml:space="preserve"> 2015b)</w:delText>
        </w:r>
        <w:r w:rsidR="00C003C0" w:rsidDel="002E4C78">
          <w:rPr>
            <w:rFonts w:cstheme="minorHAnsi"/>
            <w:sz w:val="24"/>
            <w:szCs w:val="24"/>
          </w:rPr>
          <w:fldChar w:fldCharType="end"/>
        </w:r>
      </w:del>
      <w:ins w:id="193" w:author="Alice MacQueen" w:date="2019-12-10T09:37:00Z">
        <w:del w:id="194" w:author="MacQueen, Alice H" w:date="2020-01-17T17:00:00Z">
          <w:r w:rsidR="00F90CDB" w:rsidDel="002E4C78">
            <w:rPr>
              <w:rFonts w:cstheme="minorHAnsi"/>
              <w:sz w:val="24"/>
              <w:szCs w:val="24"/>
            </w:rPr>
            <w:delText>, and</w:delText>
          </w:r>
        </w:del>
      </w:ins>
      <w:del w:id="195" w:author="MacQueen, Alice H" w:date="2020-01-17T17:00:00Z">
        <w:r w:rsidR="00DF2B59" w:rsidRPr="0010468F" w:rsidDel="002E4C78">
          <w:rPr>
            <w:rFonts w:cstheme="minorHAnsi"/>
            <w:sz w:val="24"/>
            <w:szCs w:val="24"/>
          </w:rPr>
          <w:delText xml:space="preserve"> recently identified as the photoperiod sensitivity locus </w:delText>
        </w:r>
        <w:r w:rsidR="00DF2B59" w:rsidRPr="0010468F" w:rsidDel="002E4C78">
          <w:rPr>
            <w:rFonts w:cstheme="minorHAnsi"/>
            <w:i/>
            <w:sz w:val="24"/>
            <w:szCs w:val="24"/>
          </w:rPr>
          <w:delText>Ppd</w:delText>
        </w:r>
        <w:r w:rsidR="00DF2B59" w:rsidRPr="0010468F" w:rsidDel="002E4C78">
          <w:rPr>
            <w:rFonts w:cstheme="minorHAnsi"/>
            <w:sz w:val="24"/>
            <w:szCs w:val="24"/>
          </w:rPr>
          <w:delText xml:space="preserve">, or </w:delText>
        </w:r>
        <w:r w:rsidR="00DF2B59" w:rsidRPr="0010468F" w:rsidDel="002E4C78">
          <w:rPr>
            <w:rFonts w:cstheme="minorHAnsi"/>
            <w:i/>
            <w:sz w:val="24"/>
            <w:szCs w:val="24"/>
          </w:rPr>
          <w:delText xml:space="preserve">PHYTOCHROME A3 </w:delText>
        </w:r>
        <w:r w:rsidR="00DF2B59"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Weller&lt;/Author&gt;&lt;Year&gt;2019&lt;/Year&gt;&lt;RecNum&gt;875&lt;/RecNum&gt;&lt;DisplayText&gt;(&lt;style face="smallcaps"&gt;Weller&lt;/style&gt;&lt;style face="italic"&gt; et al.&lt;/style&gt; 2019)&lt;/DisplayText&gt;&lt;record&gt;&lt;rec-number&gt;875&lt;/rec-number&gt;&lt;foreign-keys&gt;&lt;key app="EN" db-id="zsx5ewatt59z0be9dwbppxxsd0pp9wttfxp9" timestamp="0"&gt;875&lt;/key&gt;&lt;/foreign-keys&gt;&lt;ref-type name="Journal Article"&gt;17&lt;/ref-type&gt;&lt;contributors&gt;&lt;authors&gt;&lt;author&gt;Weller, James L.&lt;/author&gt;&lt;author&gt;Vander Schoor, Jacqueline K.&lt;/author&gt;&lt;author&gt;Perez-Wright, Emilie C.&lt;/author&gt;&lt;author&gt;Hecht, Valérie&lt;/author&gt;&lt;author&gt;González, Ana M.&lt;/author&gt;&lt;author&gt;Capel, Carmen&lt;/author&gt;&lt;author&gt;Yuste-Lisbona, Fernando J.&lt;/author&gt;&lt;author&gt;Lozano, Rafael&lt;/author&gt;&lt;author&gt;Santalla, Marta&lt;/author&gt;&lt;/authors&gt;&lt;/contributors&gt;&lt;titles&gt;&lt;title&gt;Parallel origins of photoperiod adaptation following dual domestications of common bean&lt;/title&gt;&lt;secondary-title&gt;Journal of Experimental Botany&lt;/secondary-title&gt;&lt;/titles&gt;&lt;pages&gt;1209-1219&lt;/pages&gt;&lt;volume&gt;70&lt;/volume&gt;&lt;number&gt;4&lt;/number&gt;&lt;dates&gt;&lt;year&gt;2019&lt;/year&gt;&lt;/dates&gt;&lt;isbn&gt;0022-0957&lt;/isbn&gt;&lt;urls&gt;&lt;related-urls&gt;&lt;url&gt;https://doi.org/10.1093/jxb/ery455&lt;/url&gt;&lt;/related-urls&gt;&lt;/urls&gt;&lt;electronic-resource-num&gt;10.1093/jxb/ery455&lt;/electronic-resource-num&gt;&lt;access-date&gt;6/10/2019&lt;/access-date&gt;&lt;/record&gt;&lt;/Cite&gt;&lt;/EndNote&gt;</w:delInstrText>
        </w:r>
        <w:r w:rsidR="00DF2B59" w:rsidRPr="0010468F" w:rsidDel="002E4C78">
          <w:rPr>
            <w:rFonts w:cstheme="minorHAnsi"/>
            <w:sz w:val="24"/>
            <w:szCs w:val="24"/>
          </w:rPr>
          <w:fldChar w:fldCharType="separate"/>
        </w:r>
        <w:r w:rsidR="00BB06E7" w:rsidDel="002E4C78">
          <w:rPr>
            <w:rFonts w:cstheme="minorHAnsi"/>
            <w:noProof/>
            <w:sz w:val="24"/>
            <w:szCs w:val="24"/>
          </w:rPr>
          <w:delText>(</w:delText>
        </w:r>
        <w:r w:rsidR="00BB06E7" w:rsidRPr="00BB06E7" w:rsidDel="002E4C78">
          <w:rPr>
            <w:rFonts w:cstheme="minorHAnsi"/>
            <w:smallCaps/>
            <w:noProof/>
            <w:sz w:val="24"/>
            <w:szCs w:val="24"/>
          </w:rPr>
          <w:delText>Weller</w:delText>
        </w:r>
        <w:r w:rsidR="00BB06E7" w:rsidRPr="00BB06E7" w:rsidDel="002E4C78">
          <w:rPr>
            <w:rFonts w:cstheme="minorHAnsi"/>
            <w:i/>
            <w:noProof/>
            <w:sz w:val="24"/>
            <w:szCs w:val="24"/>
          </w:rPr>
          <w:delText xml:space="preserve"> et al.</w:delText>
        </w:r>
        <w:r w:rsidR="00BB06E7" w:rsidDel="002E4C78">
          <w:rPr>
            <w:rFonts w:cstheme="minorHAnsi"/>
            <w:noProof/>
            <w:sz w:val="24"/>
            <w:szCs w:val="24"/>
          </w:rPr>
          <w:delText xml:space="preserve"> 2019)</w:delText>
        </w:r>
        <w:r w:rsidR="00DF2B59" w:rsidRPr="0010468F" w:rsidDel="002E4C78">
          <w:rPr>
            <w:rFonts w:cstheme="minorHAnsi"/>
            <w:sz w:val="24"/>
            <w:szCs w:val="24"/>
          </w:rPr>
          <w:fldChar w:fldCharType="end"/>
        </w:r>
        <w:r w:rsidR="00DF2B59" w:rsidRPr="0010468F" w:rsidDel="002E4C78">
          <w:rPr>
            <w:rFonts w:cstheme="minorHAnsi"/>
            <w:sz w:val="24"/>
            <w:szCs w:val="24"/>
          </w:rPr>
          <w:delText xml:space="preserve">. </w:delText>
        </w:r>
        <w:r w:rsidR="007A6701" w:rsidRPr="0010468F" w:rsidDel="002E4C78">
          <w:rPr>
            <w:rFonts w:cstheme="minorHAnsi"/>
            <w:sz w:val="24"/>
            <w:szCs w:val="24"/>
          </w:rPr>
          <w:delText xml:space="preserve">The association on Pv05 was </w:delText>
        </w:r>
        <w:r w:rsidR="00EE1888" w:rsidRPr="0010468F" w:rsidDel="002E4C78">
          <w:rPr>
            <w:rFonts w:cstheme="minorHAnsi"/>
            <w:sz w:val="24"/>
            <w:szCs w:val="24"/>
          </w:rPr>
          <w:delText>within 20kb of</w:delText>
        </w:r>
        <w:r w:rsidR="00082696" w:rsidRPr="0010468F" w:rsidDel="002E4C78">
          <w:rPr>
            <w:rFonts w:cstheme="minorHAnsi"/>
            <w:sz w:val="24"/>
            <w:szCs w:val="24"/>
          </w:rPr>
          <w:delText xml:space="preserve"> gene model</w:delText>
        </w:r>
        <w:r w:rsidR="007A6701" w:rsidRPr="0010468F" w:rsidDel="002E4C78">
          <w:rPr>
            <w:rFonts w:cstheme="minorHAnsi"/>
            <w:sz w:val="24"/>
            <w:szCs w:val="24"/>
          </w:rPr>
          <w:delText xml:space="preserve"> </w:delText>
        </w:r>
        <w:r w:rsidR="007A6701" w:rsidRPr="0010468F" w:rsidDel="002E4C78">
          <w:rPr>
            <w:rFonts w:cstheme="minorHAnsi"/>
            <w:i/>
            <w:sz w:val="24"/>
            <w:szCs w:val="24"/>
          </w:rPr>
          <w:delText>Ph</w:delText>
        </w:r>
        <w:r w:rsidR="00EE1888" w:rsidRPr="0010468F" w:rsidDel="002E4C78">
          <w:rPr>
            <w:rFonts w:cstheme="minorHAnsi"/>
            <w:i/>
            <w:sz w:val="24"/>
            <w:szCs w:val="24"/>
          </w:rPr>
          <w:delText>vul.005G051400</w:delText>
        </w:r>
        <w:r w:rsidR="00EE1888" w:rsidRPr="0010468F" w:rsidDel="002E4C78">
          <w:rPr>
            <w:rFonts w:cstheme="minorHAnsi"/>
            <w:sz w:val="24"/>
            <w:szCs w:val="24"/>
          </w:rPr>
          <w:delText xml:space="preserve">, a VQ motif-containing protein highly expressed in leaf tissue. VQ motif-containing proteins are a class of plant-specific transcriptional regulators that regulate photomorphogenesis and responses to biotic and abiotic stresses </w:delText>
        </w:r>
        <w:r w:rsidR="00EE1888"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Jing&lt;/Author&gt;&lt;Year&gt;2015&lt;/Year&gt;&lt;RecNum&gt;874&lt;/RecNum&gt;&lt;DisplayText&gt;(&lt;style face="smallcaps"&gt;Jing and Lin&lt;/style&gt; 2015)&lt;/DisplayText&gt;&lt;record&gt;&lt;rec-number&gt;874&lt;/rec-number&gt;&lt;foreign-keys&gt;&lt;key app="EN" db-id="zsx5ewatt59z0be9dwbppxxsd0pp9wttfxp9" timestamp="0"&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delInstrText>
        </w:r>
        <w:r w:rsidR="00EE1888" w:rsidRPr="0010468F" w:rsidDel="002E4C78">
          <w:rPr>
            <w:rFonts w:cstheme="minorHAnsi"/>
            <w:sz w:val="24"/>
            <w:szCs w:val="24"/>
          </w:rPr>
          <w:fldChar w:fldCharType="separate"/>
        </w:r>
        <w:r w:rsidR="00EE1888" w:rsidRPr="0010468F" w:rsidDel="002E4C78">
          <w:rPr>
            <w:rFonts w:cstheme="minorHAnsi"/>
            <w:noProof/>
            <w:sz w:val="24"/>
            <w:szCs w:val="24"/>
          </w:rPr>
          <w:delText>(</w:delText>
        </w:r>
        <w:r w:rsidR="00EE1888" w:rsidRPr="0010468F" w:rsidDel="002E4C78">
          <w:rPr>
            <w:rFonts w:cstheme="minorHAnsi"/>
            <w:smallCaps/>
            <w:noProof/>
            <w:sz w:val="24"/>
            <w:szCs w:val="24"/>
          </w:rPr>
          <w:delText>Jing and Lin</w:delText>
        </w:r>
        <w:r w:rsidR="00EE1888" w:rsidRPr="0010468F" w:rsidDel="002E4C78">
          <w:rPr>
            <w:rFonts w:cstheme="minorHAnsi"/>
            <w:noProof/>
            <w:sz w:val="24"/>
            <w:szCs w:val="24"/>
          </w:rPr>
          <w:delText xml:space="preserve"> 2015)</w:delText>
        </w:r>
        <w:r w:rsidR="00EE1888" w:rsidRPr="0010468F" w:rsidDel="002E4C78">
          <w:rPr>
            <w:rFonts w:cstheme="minorHAnsi"/>
            <w:sz w:val="24"/>
            <w:szCs w:val="24"/>
          </w:rPr>
          <w:fldChar w:fldCharType="end"/>
        </w:r>
        <w:r w:rsidR="00EE1888" w:rsidRPr="0010468F" w:rsidDel="002E4C78">
          <w:rPr>
            <w:rFonts w:cstheme="minorHAnsi"/>
            <w:sz w:val="24"/>
            <w:szCs w:val="24"/>
          </w:rPr>
          <w:delText>.</w:delText>
        </w:r>
        <w:r w:rsidR="00A11D33" w:rsidRPr="0010468F" w:rsidDel="002E4C78">
          <w:rPr>
            <w:rFonts w:cstheme="minorHAnsi"/>
            <w:sz w:val="24"/>
            <w:szCs w:val="24"/>
          </w:rPr>
          <w:delText xml:space="preserve"> </w:delText>
        </w:r>
        <w:r w:rsidR="00EB1BB4" w:rsidRPr="0010468F" w:rsidDel="002E4C78">
          <w:rPr>
            <w:rFonts w:cstheme="minorHAnsi"/>
            <w:sz w:val="24"/>
            <w:szCs w:val="24"/>
          </w:rPr>
          <w:delText>The association on Pv07 was 1kb upstream of</w:delText>
        </w:r>
        <w:r w:rsidR="00082696" w:rsidRPr="0010468F" w:rsidDel="002E4C78">
          <w:rPr>
            <w:rFonts w:cstheme="minorHAnsi"/>
            <w:sz w:val="24"/>
            <w:szCs w:val="24"/>
          </w:rPr>
          <w:delText xml:space="preserve"> gene model</w:delText>
        </w:r>
        <w:r w:rsidR="00EB1BB4" w:rsidRPr="0010468F" w:rsidDel="002E4C78">
          <w:rPr>
            <w:rFonts w:cstheme="minorHAnsi"/>
            <w:sz w:val="24"/>
            <w:szCs w:val="24"/>
          </w:rPr>
          <w:delText xml:space="preserve"> </w:delText>
        </w:r>
        <w:r w:rsidR="00EB1BB4" w:rsidRPr="0010468F" w:rsidDel="002E4C78">
          <w:rPr>
            <w:rFonts w:cstheme="minorHAnsi"/>
            <w:i/>
            <w:sz w:val="24"/>
            <w:szCs w:val="24"/>
          </w:rPr>
          <w:delText>Phvul.007G035300</w:delText>
        </w:r>
        <w:r w:rsidR="00EB1BB4" w:rsidRPr="0010468F" w:rsidDel="002E4C78">
          <w:rPr>
            <w:rFonts w:cstheme="minorHAnsi"/>
            <w:sz w:val="24"/>
            <w:szCs w:val="24"/>
          </w:rPr>
          <w:delText xml:space="preserve">, a pH-response regulator protein. </w:delText>
        </w:r>
        <w:r w:rsidR="00A11D33" w:rsidRPr="0010468F" w:rsidDel="002E4C78">
          <w:rPr>
            <w:rFonts w:cstheme="minorHAnsi"/>
            <w:sz w:val="24"/>
            <w:szCs w:val="24"/>
          </w:rPr>
          <w:delText>The association on Pv11 was 20kb downstream of</w:delText>
        </w:r>
        <w:r w:rsidR="00082696" w:rsidRPr="0010468F" w:rsidDel="002E4C78">
          <w:rPr>
            <w:rFonts w:cstheme="minorHAnsi"/>
            <w:sz w:val="24"/>
            <w:szCs w:val="24"/>
          </w:rPr>
          <w:delText xml:space="preserve"> gene model</w:delText>
        </w:r>
        <w:r w:rsidR="00A11D33" w:rsidRPr="0010468F" w:rsidDel="002E4C78">
          <w:rPr>
            <w:rFonts w:cstheme="minorHAnsi"/>
            <w:sz w:val="24"/>
            <w:szCs w:val="24"/>
          </w:rPr>
          <w:delText xml:space="preserve"> </w:delText>
        </w:r>
        <w:r w:rsidR="00A11D33" w:rsidRPr="0010468F" w:rsidDel="002E4C78">
          <w:rPr>
            <w:rFonts w:cstheme="minorHAnsi"/>
            <w:i/>
            <w:sz w:val="24"/>
            <w:szCs w:val="24"/>
          </w:rPr>
          <w:delText>Phvul.011G142800</w:delText>
        </w:r>
        <w:r w:rsidR="00A11D33" w:rsidRPr="0010468F" w:rsidDel="002E4C78">
          <w:rPr>
            <w:rFonts w:cstheme="minorHAnsi"/>
            <w:sz w:val="24"/>
            <w:szCs w:val="24"/>
          </w:rPr>
          <w:delText xml:space="preserve">, a terpene synthase </w:delText>
        </w:r>
        <w:r w:rsidR="00FA070B" w:rsidRPr="0010468F" w:rsidDel="002E4C78">
          <w:rPr>
            <w:rFonts w:cstheme="minorHAnsi"/>
            <w:sz w:val="24"/>
            <w:szCs w:val="24"/>
          </w:rPr>
          <w:delText xml:space="preserve">gene </w:delText>
        </w:r>
        <w:r w:rsidR="00F33D6E" w:rsidRPr="0010468F" w:rsidDel="002E4C78">
          <w:rPr>
            <w:rFonts w:cstheme="minorHAnsi"/>
            <w:sz w:val="24"/>
            <w:szCs w:val="24"/>
          </w:rPr>
          <w:delText>expressed in young trifol</w:delText>
        </w:r>
        <w:r w:rsidR="009D3207" w:rsidRPr="0010468F" w:rsidDel="002E4C78">
          <w:rPr>
            <w:rFonts w:cstheme="minorHAnsi"/>
            <w:sz w:val="24"/>
            <w:szCs w:val="24"/>
          </w:rPr>
          <w:delText>i</w:delText>
        </w:r>
        <w:r w:rsidR="00F33D6E" w:rsidRPr="0010468F" w:rsidDel="002E4C78">
          <w:rPr>
            <w:rFonts w:cstheme="minorHAnsi"/>
            <w:sz w:val="24"/>
            <w:szCs w:val="24"/>
          </w:rPr>
          <w:delText>ates, flowers, and young pods</w:delText>
        </w:r>
        <w:r w:rsidR="00C46F16" w:rsidRPr="0010468F" w:rsidDel="002E4C78">
          <w:rPr>
            <w:rFonts w:cstheme="minorHAnsi"/>
            <w:sz w:val="24"/>
            <w:szCs w:val="24"/>
          </w:rPr>
          <w:delText xml:space="preserve"> </w:delText>
        </w:r>
        <w:r w:rsidR="00C46F16" w:rsidRPr="0010468F" w:rsidDel="002E4C78">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sidDel="002E4C78">
          <w:rPr>
            <w:rFonts w:cstheme="minorHAnsi"/>
            <w:sz w:val="24"/>
            <w:szCs w:val="24"/>
          </w:rPr>
          <w:delInstrText xml:space="preserve"> ADDIN EN.CITE </w:delInstrText>
        </w:r>
        <w:r w:rsidR="008A7F7B" w:rsidDel="002E4C78">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sidDel="002E4C78">
          <w:rPr>
            <w:rFonts w:cstheme="minorHAnsi"/>
            <w:sz w:val="24"/>
            <w:szCs w:val="24"/>
          </w:rPr>
          <w:delInstrText xml:space="preserve"> ADDIN EN.CITE.DATA </w:delInstrText>
        </w:r>
        <w:r w:rsidR="008A7F7B" w:rsidDel="002E4C78">
          <w:rPr>
            <w:rFonts w:cstheme="minorHAnsi"/>
            <w:sz w:val="24"/>
            <w:szCs w:val="24"/>
          </w:rPr>
        </w:r>
        <w:r w:rsidR="008A7F7B" w:rsidDel="002E4C78">
          <w:rPr>
            <w:rFonts w:cstheme="minorHAnsi"/>
            <w:sz w:val="24"/>
            <w:szCs w:val="24"/>
          </w:rPr>
          <w:fldChar w:fldCharType="end"/>
        </w:r>
        <w:r w:rsidR="00C46F16" w:rsidRPr="0010468F" w:rsidDel="002E4C78">
          <w:rPr>
            <w:rFonts w:cstheme="minorHAnsi"/>
            <w:sz w:val="24"/>
            <w:szCs w:val="24"/>
          </w:rPr>
          <w:fldChar w:fldCharType="separate"/>
        </w:r>
        <w:r w:rsidR="00C46F16" w:rsidRPr="0010468F" w:rsidDel="002E4C78">
          <w:rPr>
            <w:rFonts w:cstheme="minorHAnsi"/>
            <w:noProof/>
            <w:sz w:val="24"/>
            <w:szCs w:val="24"/>
          </w:rPr>
          <w:delText>(</w:delText>
        </w:r>
        <w:r w:rsidR="00C46F16" w:rsidRPr="0010468F" w:rsidDel="002E4C78">
          <w:rPr>
            <w:rFonts w:cstheme="minorHAnsi"/>
            <w:smallCaps/>
            <w:noProof/>
            <w:sz w:val="24"/>
            <w:szCs w:val="24"/>
          </w:rPr>
          <w:delText>O’Rourke</w:delText>
        </w:r>
        <w:r w:rsidR="00C46F16" w:rsidRPr="0010468F" w:rsidDel="002E4C78">
          <w:rPr>
            <w:rFonts w:cstheme="minorHAnsi"/>
            <w:i/>
            <w:noProof/>
            <w:sz w:val="24"/>
            <w:szCs w:val="24"/>
          </w:rPr>
          <w:delText xml:space="preserve"> et al.</w:delText>
        </w:r>
        <w:r w:rsidR="00C46F16" w:rsidRPr="0010468F" w:rsidDel="002E4C78">
          <w:rPr>
            <w:rFonts w:cstheme="minorHAnsi"/>
            <w:noProof/>
            <w:sz w:val="24"/>
            <w:szCs w:val="24"/>
          </w:rPr>
          <w:delText xml:space="preserve"> 2014; </w:delText>
        </w:r>
        <w:r w:rsidR="00C46F16" w:rsidRPr="0010468F" w:rsidDel="002E4C78">
          <w:rPr>
            <w:rFonts w:cstheme="minorHAnsi"/>
            <w:smallCaps/>
            <w:noProof/>
            <w:sz w:val="24"/>
            <w:szCs w:val="24"/>
          </w:rPr>
          <w:delText>Dash</w:delText>
        </w:r>
        <w:r w:rsidR="00C46F16" w:rsidRPr="0010468F" w:rsidDel="002E4C78">
          <w:rPr>
            <w:rFonts w:cstheme="minorHAnsi"/>
            <w:i/>
            <w:noProof/>
            <w:sz w:val="24"/>
            <w:szCs w:val="24"/>
          </w:rPr>
          <w:delText xml:space="preserve"> et al.</w:delText>
        </w:r>
        <w:r w:rsidR="00C46F16" w:rsidRPr="0010468F" w:rsidDel="002E4C78">
          <w:rPr>
            <w:rFonts w:cstheme="minorHAnsi"/>
            <w:noProof/>
            <w:sz w:val="24"/>
            <w:szCs w:val="24"/>
          </w:rPr>
          <w:delText xml:space="preserve"> 2016)</w:delText>
        </w:r>
        <w:r w:rsidR="00C46F16" w:rsidRPr="0010468F" w:rsidDel="002E4C78">
          <w:rPr>
            <w:rFonts w:cstheme="minorHAnsi"/>
            <w:sz w:val="24"/>
            <w:szCs w:val="24"/>
          </w:rPr>
          <w:fldChar w:fldCharType="end"/>
        </w:r>
        <w:r w:rsidR="00F33D6E" w:rsidRPr="0010468F" w:rsidDel="002E4C78">
          <w:rPr>
            <w:rFonts w:cstheme="minorHAnsi"/>
            <w:sz w:val="24"/>
            <w:szCs w:val="24"/>
          </w:rPr>
          <w:delText xml:space="preserve">. Terpenoids are a large class of secondary metabolite which have roles in plant defense against biotic and abiotic stresses </w:delText>
        </w:r>
        <w:r w:rsidR="00F33D6E" w:rsidRPr="0010468F" w:rsidDel="002E4C78">
          <w:rPr>
            <w:rFonts w:cstheme="minorHAnsi"/>
            <w:sz w:val="24"/>
            <w:szCs w:val="24"/>
          </w:rPr>
          <w:fldChar w:fldCharType="begin"/>
        </w:r>
        <w:r w:rsidR="008A7F7B" w:rsidDel="002E4C78">
          <w:rPr>
            <w:rFonts w:cstheme="minorHAnsi"/>
            <w:sz w:val="24"/>
            <w:szCs w:val="24"/>
          </w:rPr>
          <w:del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zsx5ewatt59z0be9dwbppxxsd0pp9wttfxp9" timestamp="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delInstrText>
        </w:r>
        <w:r w:rsidR="00F33D6E" w:rsidRPr="0010468F" w:rsidDel="002E4C78">
          <w:rPr>
            <w:rFonts w:cstheme="minorHAnsi"/>
            <w:sz w:val="24"/>
            <w:szCs w:val="24"/>
          </w:rPr>
          <w:fldChar w:fldCharType="separate"/>
        </w:r>
        <w:r w:rsidR="00F33D6E" w:rsidRPr="0010468F" w:rsidDel="002E4C78">
          <w:rPr>
            <w:rFonts w:cstheme="minorHAnsi"/>
            <w:noProof/>
            <w:sz w:val="24"/>
            <w:szCs w:val="24"/>
          </w:rPr>
          <w:delText>(</w:delText>
        </w:r>
        <w:r w:rsidR="00F33D6E" w:rsidRPr="0010468F" w:rsidDel="002E4C78">
          <w:rPr>
            <w:rFonts w:cstheme="minorHAnsi"/>
            <w:smallCaps/>
            <w:noProof/>
            <w:sz w:val="24"/>
            <w:szCs w:val="24"/>
          </w:rPr>
          <w:delText>Singh and Sharma</w:delText>
        </w:r>
        <w:r w:rsidR="00F33D6E" w:rsidRPr="0010468F" w:rsidDel="002E4C78">
          <w:rPr>
            <w:rFonts w:cstheme="minorHAnsi"/>
            <w:noProof/>
            <w:sz w:val="24"/>
            <w:szCs w:val="24"/>
          </w:rPr>
          <w:delText xml:space="preserve"> 2015)</w:delText>
        </w:r>
        <w:r w:rsidR="00F33D6E" w:rsidRPr="0010468F" w:rsidDel="002E4C78">
          <w:rPr>
            <w:rFonts w:cstheme="minorHAnsi"/>
            <w:sz w:val="24"/>
            <w:szCs w:val="24"/>
          </w:rPr>
          <w:fldChar w:fldCharType="end"/>
        </w:r>
        <w:r w:rsidR="00F33D6E" w:rsidRPr="0010468F" w:rsidDel="002E4C78">
          <w:rPr>
            <w:rFonts w:cstheme="minorHAnsi"/>
            <w:sz w:val="24"/>
            <w:szCs w:val="24"/>
          </w:rPr>
          <w:delText>.</w:delText>
        </w:r>
      </w:del>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2A9081F3"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8A7F7B">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zsx5ewatt59z0be9dwbppxxsd0pp9wttfxp9" timestamp="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196" w:author="MacQueen, Alice H" w:date="2019-12-09T12:28:00Z">
        <w:r w:rsidR="00DB7273" w:rsidRPr="0010468F" w:rsidDel="00326FAA">
          <w:rPr>
            <w:rFonts w:eastAsia="Times New Roman" w:cstheme="minorHAnsi"/>
            <w:color w:val="000000"/>
            <w:sz w:val="24"/>
            <w:szCs w:val="24"/>
          </w:rPr>
          <w:delText>early on</w:delText>
        </w:r>
      </w:del>
      <w:ins w:id="197"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623248E2" w:rsidR="004C0FDC" w:rsidRPr="0010468F" w:rsidRDefault="00250F80" w:rsidP="0010468F">
      <w:pPr>
        <w:spacing w:line="480" w:lineRule="auto"/>
        <w:ind w:firstLine="720"/>
        <w:rPr>
          <w:rFonts w:cstheme="minorHAnsi"/>
          <w:sz w:val="24"/>
          <w:szCs w:val="24"/>
        </w:rPr>
      </w:pPr>
      <w:r w:rsidRPr="0010468F">
        <w:rPr>
          <w:rFonts w:cstheme="minorHAnsi"/>
          <w:sz w:val="24"/>
          <w:szCs w:val="24"/>
        </w:rPr>
        <w:lastRenderedPageBreak/>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 xml:space="preserve">stronger </w:t>
      </w:r>
      <w:r w:rsidR="00587237" w:rsidRPr="0010468F">
        <w:rPr>
          <w:rFonts w:cstheme="minorHAnsi"/>
          <w:sz w:val="24"/>
          <w:szCs w:val="24"/>
        </w:rPr>
        <w:lastRenderedPageBreak/>
        <w:t>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71EB98ED"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w:t>
      </w:r>
      <w:r w:rsidR="0055285C" w:rsidRPr="0010468F">
        <w:rPr>
          <w:rFonts w:cstheme="minorHAnsi"/>
          <w:sz w:val="24"/>
          <w:szCs w:val="24"/>
        </w:rPr>
        <w:lastRenderedPageBreak/>
        <w:t xml:space="preserve">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CBB 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w:t>
      </w:r>
      <w:r w:rsidR="00617C99" w:rsidRPr="0010468F">
        <w:rPr>
          <w:rFonts w:cstheme="minorHAnsi"/>
          <w:sz w:val="24"/>
          <w:szCs w:val="24"/>
        </w:rPr>
        <w:lastRenderedPageBreak/>
        <w:t xml:space="preserve">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52069468"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created using the CDBN data had associations that 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 xml:space="preserve">Given our FDR of 10%, there were at least 30 </w:t>
      </w:r>
      <w:r w:rsidR="00A3596D" w:rsidRPr="0010468F">
        <w:rPr>
          <w:rFonts w:cstheme="minorHAnsi"/>
          <w:sz w:val="24"/>
          <w:szCs w:val="24"/>
        </w:rPr>
        <w:lastRenderedPageBreak/>
        <w:t>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and these associations tended to be found in phenotypes with higher narrow-sense heritabilities</w:t>
      </w:r>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367A62BF"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8A7F7B">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w:t>
      </w:r>
      <w:r w:rsidR="00A3596D" w:rsidRPr="0010468F">
        <w:rPr>
          <w:rFonts w:cstheme="minorHAnsi"/>
          <w:sz w:val="24"/>
          <w:szCs w:val="24"/>
        </w:rPr>
        <w:lastRenderedPageBreak/>
        <w:t xml:space="preserve">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8A7F7B">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zsx5ewatt59z0be9dwbppxxsd0pp9wttfxp9" timestamp="0"&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8A7F7B">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zsx5ewatt59z0be9dwbppxxsd0pp9wttfxp9" timestamp="0"&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zsx5ewatt59z0be9dwbppxxsd0pp9wttfxp9" timestamp="0"&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zsx5ewatt59z0be9dwbppxxsd0pp9wttfxp9" timestamp="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198" w:author="Alice MacQueen" w:date="2019-12-10T09:47:00Z">
        <w:r w:rsidR="00164D99">
          <w:rPr>
            <w:rFonts w:eastAsia="Times New Roman" w:cstheme="minorHAnsi"/>
            <w:color w:val="000000"/>
            <w:sz w:val="24"/>
            <w:szCs w:val="24"/>
          </w:rPr>
          <w:t xml:space="preserve"> In common bean, a</w:t>
        </w:r>
      </w:ins>
      <w:ins w:id="199"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200"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201" w:author="Alice MacQueen" w:date="2019-12-10T09:49:00Z">
        <w:r w:rsidR="00A842BC">
          <w:rPr>
            <w:rFonts w:eastAsia="Times New Roman" w:cstheme="minorHAnsi"/>
            <w:color w:val="000000"/>
            <w:sz w:val="24"/>
            <w:szCs w:val="24"/>
          </w:rPr>
          <w:t>–</w:t>
        </w:r>
      </w:ins>
      <w:ins w:id="202" w:author="Alice MacQueen" w:date="2019-12-10T09:48:00Z">
        <w:r w:rsidR="0026545C">
          <w:rPr>
            <w:rFonts w:eastAsia="Times New Roman" w:cstheme="minorHAnsi"/>
            <w:color w:val="000000"/>
            <w:sz w:val="24"/>
            <w:szCs w:val="24"/>
          </w:rPr>
          <w:t xml:space="preserve"> </w:t>
        </w:r>
      </w:ins>
      <w:ins w:id="203" w:author="Alice MacQueen" w:date="2019-12-10T09:49:00Z">
        <w:r w:rsidR="00A842BC">
          <w:rPr>
            <w:rFonts w:eastAsia="Times New Roman" w:cstheme="minorHAnsi"/>
            <w:color w:val="000000"/>
            <w:sz w:val="24"/>
            <w:szCs w:val="24"/>
          </w:rPr>
          <w:t>a genomic region affecting determinacy, part of growth habit, would also affect the tra</w:t>
        </w:r>
      </w:ins>
      <w:ins w:id="204"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205"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206" w:author="Alice MacQueen" w:date="2019-12-10T09:50:00Z">
        <w:r w:rsidR="001F2325">
          <w:rPr>
            <w:rFonts w:cstheme="minorHAnsi"/>
            <w:sz w:val="24"/>
            <w:szCs w:val="24"/>
          </w:rPr>
          <w:t>.</w:t>
        </w:r>
      </w:ins>
      <w:ins w:id="207" w:author="Alice MacQueen" w:date="2019-12-10T09:46:00Z">
        <w:r w:rsidR="005204FF">
          <w:rPr>
            <w:rFonts w:eastAsia="Times New Roman" w:cstheme="minorHAnsi"/>
            <w:color w:val="000000"/>
            <w:sz w:val="24"/>
            <w:szCs w:val="24"/>
          </w:rPr>
          <w:t xml:space="preserve"> </w:t>
        </w:r>
      </w:ins>
      <w:del w:id="208"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26E0A4D0"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r w:rsidR="00B83373" w:rsidRPr="0010468F">
        <w:rPr>
          <w:rFonts w:eastAsia="Times New Roman" w:cstheme="minorHAnsi"/>
          <w:color w:val="000000"/>
          <w:sz w:val="24"/>
          <w:szCs w:val="24"/>
        </w:rPr>
        <w:t>We find</w:t>
      </w:r>
      <w:r w:rsidR="00140012" w:rsidRPr="0010468F">
        <w:rPr>
          <w:rFonts w:eastAsia="Times New Roman" w:cstheme="minorHAnsi"/>
          <w:color w:val="000000"/>
          <w:sz w:val="24"/>
          <w:szCs w:val="24"/>
        </w:rPr>
        <w:t xml:space="preserve"> two major genomic regions on Pv01 associated with many CDBN phenotypes (Figure 3b), which we suggest were major targets of selection by breeders for entries that match an ‘ideotype’ for common bean. </w:t>
      </w:r>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8A7F7B">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zsx5ewatt59z0be9dwbppxxsd0pp9wttfxp9" timestamp="0"&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r>
      <w:r w:rsidR="008A7F7B">
        <w:rPr>
          <w:rFonts w:cstheme="minorHAnsi"/>
          <w:sz w:val="24"/>
          <w:szCs w:val="24"/>
        </w:rPr>
        <w:instrText xml:space="preserve"> ADDIN EN.CITE &lt;EndNote&gt;&lt;Cite&gt;&lt;Author&gt;Kelly&lt;/Author&gt;&lt;Year&gt;2001&lt;/Year&gt;&lt;RecNum&gt;831&lt;/RecNum&gt;&lt;DisplayText&gt;(&lt;style face="smallcaps"&gt;Kelly&lt;/style&gt; 2001; &lt;style face="smallcaps"&gt;Soltani&lt;/style&gt;&lt;style face="italic"&gt; et al.&lt;/style&gt; 2016)&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Soltani&lt;/Author&gt;&lt;Year&gt;2016&lt;/Year&gt;&lt;RecNum&gt;86&lt;/RecNum&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8A7F7B">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w:t>
      </w:r>
      <w:r w:rsidR="00291B10" w:rsidRPr="0010468F">
        <w:rPr>
          <w:rFonts w:cstheme="minorHAnsi"/>
          <w:sz w:val="24"/>
          <w:szCs w:val="24"/>
        </w:rPr>
        <w:lastRenderedPageBreak/>
        <w:t xml:space="preserve">harvest </w:t>
      </w:r>
      <w:r w:rsidR="00291B10" w:rsidRPr="0010468F">
        <w:rPr>
          <w:rFonts w:cstheme="minorHAnsi"/>
          <w:sz w:val="24"/>
          <w:szCs w:val="24"/>
        </w:rPr>
        <w:fldChar w:fldCharType="begin"/>
      </w:r>
      <w:r w:rsidR="008A7F7B">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zsx5ewatt59z0be9dwbppxxsd0pp9wttfxp9" timestamp="0"&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8A7F7B">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178F99AD"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209"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Hr)</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zsx5ewatt59z0be9dwbppxxsd0pp9wttfxp9" timestamp="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r w:rsidRPr="0010468F">
        <w:rPr>
          <w:rFonts w:cstheme="minorHAnsi"/>
          <w:i/>
          <w:sz w:val="24"/>
          <w:szCs w:val="24"/>
        </w:rPr>
        <w:t>Hr</w:t>
      </w:r>
      <w:r w:rsidRPr="0010468F">
        <w:rPr>
          <w:rFonts w:cstheme="minorHAnsi"/>
          <w:sz w:val="24"/>
          <w:szCs w:val="24"/>
        </w:rPr>
        <w:t xml:space="preserve"> between 1.4 and 21Mb on Pv01 </w:t>
      </w:r>
      <w:r w:rsidRPr="0010468F">
        <w:rPr>
          <w:rFonts w:cstheme="minorHAnsi"/>
          <w:sz w:val="24"/>
          <w:szCs w:val="24"/>
        </w:rPr>
        <w:fldChar w:fldCharType="begin"/>
      </w:r>
      <w:r w:rsidR="008A7F7B">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zsx5ewatt59z0be9dwbppxxsd0pp9wttfxp9" timestamp="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r w:rsidRPr="0010468F">
        <w:rPr>
          <w:rFonts w:cstheme="minorHAnsi"/>
          <w:i/>
          <w:sz w:val="24"/>
          <w:szCs w:val="24"/>
        </w:rPr>
        <w:t>Hr</w:t>
      </w:r>
      <w:r w:rsidRPr="0010468F">
        <w:rPr>
          <w:rFonts w:cstheme="minorHAnsi"/>
          <w:sz w:val="24"/>
          <w:szCs w:val="24"/>
        </w:rPr>
        <w:t xml:space="preserve"> is thus a plausible candidate for the peak at 13Mb. </w:t>
      </w:r>
      <w:r w:rsidRPr="0010468F">
        <w:rPr>
          <w:rFonts w:eastAsia="Times New Roman" w:cstheme="minorHAnsi"/>
          <w:i/>
          <w:color w:val="000000"/>
          <w:sz w:val="24"/>
          <w:szCs w:val="24"/>
        </w:rPr>
        <w:t xml:space="preserve">Hr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zsx5ewatt59z0be9dwbppxxsd0pp9wttfxp9" timestamp="0"&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4D9B2C79"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r w:rsidRPr="0010468F">
        <w:rPr>
          <w:rFonts w:eastAsia="Times New Roman" w:cstheme="minorHAnsi"/>
          <w:i/>
          <w:color w:val="000000"/>
          <w:sz w:val="24"/>
          <w:szCs w:val="24"/>
        </w:rPr>
        <w:t>Uromyces appendiculatus</w:t>
      </w:r>
      <w:r w:rsidRPr="0010468F">
        <w:rPr>
          <w:rFonts w:eastAsia="Times New Roman" w:cstheme="minorHAnsi"/>
          <w:color w:val="000000"/>
          <w:sz w:val="24"/>
          <w:szCs w:val="24"/>
        </w:rPr>
        <w:t xml:space="preserve">) was a major </w:t>
      </w:r>
      <w:r w:rsidRPr="0010468F">
        <w:rPr>
          <w:rFonts w:eastAsia="Times New Roman" w:cstheme="minorHAnsi"/>
          <w:color w:val="000000"/>
          <w:sz w:val="24"/>
          <w:szCs w:val="24"/>
        </w:rPr>
        <w:lastRenderedPageBreak/>
        <w:t>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Cite&gt;&lt;Author&gt;WJ.&lt;/Author&gt;&lt;Year&gt;1947&lt;/Year&gt;&lt;RecNum&gt;92&lt;/RecNum&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8A7F7B">
        <w:rPr>
          <w:rFonts w:eastAsia="Times New Roman" w:cstheme="minorHAnsi"/>
          <w:color w:val="000000"/>
          <w:sz w:val="24"/>
          <w:szCs w:val="24"/>
        </w:rPr>
        <w:instrText xml:space="preserve"> ADDIN EN.CITE </w:instrText>
      </w:r>
      <w:r w:rsidR="008A7F7B">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8A7F7B">
        <w:rPr>
          <w:rFonts w:eastAsia="Times New Roman" w:cstheme="minorHAnsi"/>
          <w:color w:val="000000"/>
          <w:sz w:val="24"/>
          <w:szCs w:val="24"/>
        </w:rPr>
        <w:instrText xml:space="preserve"> ADDIN EN.CITE.DATA </w:instrText>
      </w:r>
      <w:r w:rsidR="008A7F7B">
        <w:rPr>
          <w:rFonts w:eastAsia="Times New Roman" w:cstheme="minorHAnsi"/>
          <w:color w:val="000000"/>
          <w:sz w:val="24"/>
          <w:szCs w:val="24"/>
        </w:rPr>
      </w:r>
      <w:r w:rsidR="008A7F7B">
        <w:rPr>
          <w:rFonts w:eastAsia="Times New Roman" w:cstheme="minorHAnsi"/>
          <w:color w:val="000000"/>
          <w:sz w:val="24"/>
          <w:szCs w:val="24"/>
        </w:rPr>
        <w:fldChar w:fldCharType="end"/>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008A7F7B">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zsx5ewatt59z0be9dwbppxxsd0pp9wttfxp9" timestamp="0"&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008A7F7B">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zsx5ewatt59z0be9dwbppxxsd0pp9wttfxp9" timestamp="0"&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210"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211"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3B49D139"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8A7F7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8A7F7B">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zsx5ewatt59z0be9dwbppxxsd0pp9wttfxp9" timestamp="0"&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zsx5ewatt59z0be9dwbppxxsd0pp9wttfxp9" timestamp="0"&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w:t>
      </w:r>
      <w:r w:rsidR="00E630E7" w:rsidRPr="0010468F">
        <w:rPr>
          <w:rFonts w:cstheme="minorHAnsi"/>
          <w:noProof/>
          <w:sz w:val="24"/>
          <w:szCs w:val="24"/>
        </w:rPr>
        <w:lastRenderedPageBreak/>
        <w:t>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r>
      <w:r w:rsidR="008A7F7B">
        <w:rPr>
          <w:rFonts w:cstheme="minorHAnsi"/>
          <w:sz w:val="24"/>
          <w:szCs w:val="24"/>
        </w:rPr>
        <w:instrText xml:space="preserve"> ADDIN EN.CITE &lt;EndNote&gt;&lt;Cite&gt;&lt;Author&gt;Trapp&lt;/Author&gt;&lt;Year&gt;2015&lt;/Year&gt;&lt;RecNum&gt;88&lt;/RecNum&gt;&lt;DisplayText&gt;(&lt;style face="smallcaps"&gt;Trapp&lt;/style&gt;&lt;style face="italic"&gt; et al.&lt;/style&gt; 2015; &lt;style face="smallcaps"&gt;Trapp&lt;/style&gt;&lt;style face="italic"&gt; et al.&lt;/style&gt; 2016)&lt;/DisplayText&gt;&lt;record&gt;&lt;rec-number&gt;88&lt;/rec-number&gt;&lt;foreign-keys&gt;&lt;key app="EN" db-id="zsx5ewatt59z0be9dwbppxxsd0pp9wttfxp9" timestamp="0"&gt;88&lt;/key&gt;&lt;/foreign-keys&gt;&lt;ref-type name="Journal Article"&gt;17&lt;/ref-type&gt;&lt;contributors&gt;&lt;authors&gt;&lt;author&gt;Trapp, Jennifer J.&lt;/author&gt;&lt;author&gt;Urrea, Carlos A.&lt;/author&gt;&lt;author&gt;Cregan, Perry B.&lt;/author&gt;&lt;author&gt;Miklas, Phillip N.&lt;/author&gt;&lt;/authors&gt;&lt;/contributors&gt;&lt;titles&gt;&lt;title&gt;Quantitative Trait Loci for Yield under Multiple Stress and Drought Conditions in a Dry Bean Population&lt;/title&gt;&lt;secondary-title&gt;Crop Science&lt;/secondary-title&gt;&lt;/titles&gt;&lt;pages&gt;1596&lt;/pages&gt;&lt;volume&gt;55&lt;/volume&gt;&lt;number&gt;4&lt;/number&gt;&lt;dates&gt;&lt;year&gt;2015&lt;/year&gt;&lt;/dates&gt;&lt;isbn&gt;0011-183X&lt;/isbn&gt;&lt;urls&gt;&lt;/urls&gt;&lt;electronic-resource-num&gt;10.2135/cropsci2014.11.0792&lt;/electronic-resource-num&gt;&lt;/record&gt;&lt;/Cite&gt;&lt;Cite&gt;&lt;Author&gt;Trapp&lt;/Author&gt;&lt;Year&gt;2016&lt;/Year&gt;&lt;RecNum&gt;89&lt;/RecNum&gt;&lt;record&gt;&lt;rec-number&gt;89&lt;/rec-number&gt;&lt;foreign-keys&gt;&lt;key app="EN" db-id="zsx5ewatt59z0be9dwbppxxsd0pp9wttfxp9" timestamp="0"&gt;89&lt;/key&gt;&lt;/foreign-keys&gt;&lt;ref-type name="Journal Article"&gt;17&lt;/ref-type&gt;&lt;contributors&gt;&lt;authors&gt;&lt;author&gt;Trapp, Jennifer J.&lt;/author&gt;&lt;author&gt;Urrea, Carlos A.&lt;/author&gt;&lt;author&gt;Zhou, Jianfeng&lt;/author&gt;&lt;author&gt;Khot, Lav R.&lt;/author&gt;&lt;author&gt;Sankaran, Sindhu&lt;/author&gt;&lt;author&gt;Miklas, Phillip N.&lt;/author&gt;&lt;/authors&gt;&lt;/contributors&gt;&lt;titles&gt;&lt;title&gt;Selective Phenotyping Traits Related to Multiple Stress and Drought Response in Dry Bean&lt;/title&gt;&lt;secondary-title&gt;Crop Science&lt;/secondary-title&gt;&lt;/titles&gt;&lt;pages&gt;1460&lt;/pages&gt;&lt;volume&gt;56&lt;/volume&gt;&lt;number&gt;4&lt;/number&gt;&lt;dates&gt;&lt;year&gt;2016&lt;/year&gt;&lt;/dates&gt;&lt;isbn&gt;0011-183X&lt;/isbn&gt;&lt;urls&gt;&lt;/urls&gt;&lt;electronic-resource-num&gt;10.2135/cropsci2015.05.0281&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lastRenderedPageBreak/>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7A783BC0"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pzeDVl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pzeDVl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 </w:instrText>
      </w:r>
      <w:r w:rsidR="008A7F7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8A7F7B">
        <w:rPr>
          <w:rFonts w:cstheme="minorHAnsi"/>
          <w:sz w:val="24"/>
          <w:szCs w:val="24"/>
        </w:rPr>
        <w:instrText xml:space="preserve"> ADDIN EN.CITE.DATA </w:instrText>
      </w:r>
      <w:r w:rsidR="008A7F7B">
        <w:rPr>
          <w:rFonts w:cstheme="minorHAnsi"/>
          <w:sz w:val="24"/>
          <w:szCs w:val="24"/>
        </w:rPr>
      </w:r>
      <w:r w:rsidR="008A7F7B">
        <w:rPr>
          <w:rFonts w:cstheme="minorHAnsi"/>
          <w:sz w:val="24"/>
          <w:szCs w:val="24"/>
        </w:rPr>
        <w:fldChar w:fldCharType="end"/>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lastRenderedPageBreak/>
        <w:t xml:space="preserve">The authors would like to thank </w:t>
      </w:r>
      <w:r w:rsidR="00C23202" w:rsidRPr="0010468F">
        <w:rPr>
          <w:rFonts w:cstheme="minorHAnsi"/>
          <w:sz w:val="24"/>
          <w:szCs w:val="24"/>
        </w:rPr>
        <w:t>An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Benjamini-Hochberg false discovery rate. B) Manhattan plot of BLUPs for seed yield (kg/ha) from the CDBN data. The dashed lines are the cutoff values for peak significance. Single-nucleotide polymorphisms above the Benjamini-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31C15A2C" w:rsidR="00417161" w:rsidRPr="0010468F" w:rsidRDefault="00C20F15" w:rsidP="00141A03">
      <w:pPr>
        <w:spacing w:line="480" w:lineRule="auto"/>
        <w:rPr>
          <w:rFonts w:cstheme="minorHAnsi"/>
          <w:sz w:val="24"/>
          <w:szCs w:val="24"/>
        </w:rPr>
      </w:pPr>
      <w:r w:rsidRPr="0010468F">
        <w:rPr>
          <w:rFonts w:cstheme="minorHAnsi"/>
          <w:noProof/>
          <w:sz w:val="24"/>
          <w:szCs w:val="24"/>
        </w:rPr>
        <w:drawing>
          <wp:inline distT="0" distB="0" distL="0" distR="0" wp14:anchorId="16F0FB04" wp14:editId="5D325C8E">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h</w:t>
            </w:r>
            <w:r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fill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blackroot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540C3356"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rrBLUP. V</w:t>
      </w:r>
      <w:r w:rsidRPr="0010468F">
        <w:rPr>
          <w:rFonts w:cstheme="minorHAnsi"/>
          <w:sz w:val="24"/>
          <w:szCs w:val="24"/>
          <w:vertAlign w:val="subscript"/>
        </w:rPr>
        <w:t>e</w:t>
      </w:r>
      <w:r w:rsidRPr="0010468F">
        <w:rPr>
          <w:rFonts w:cstheme="minorHAnsi"/>
          <w:sz w:val="24"/>
          <w:szCs w:val="24"/>
        </w:rPr>
        <w:t xml:space="preserve"> is the REML estimate of the error variance. h</w:t>
      </w:r>
      <w:r w:rsidRPr="0010468F">
        <w:rPr>
          <w:rFonts w:cstheme="minorHAnsi"/>
          <w:sz w:val="24"/>
          <w:szCs w:val="24"/>
          <w:vertAlign w:val="superscript"/>
        </w:rPr>
        <w:t>2</w:t>
      </w:r>
      <w:r w:rsidRPr="0010468F">
        <w:rPr>
          <w:rFonts w:cstheme="minorHAnsi"/>
          <w:sz w:val="24"/>
          <w:szCs w:val="24"/>
        </w:rPr>
        <w:t xml:space="preserve"> is </w:t>
      </w:r>
      <w:del w:id="212" w:author="MacQueen, Alice H" w:date="2019-12-09T15:10:00Z">
        <w:r w:rsidRPr="0010468F" w:rsidDel="00EF0172">
          <w:rPr>
            <w:rFonts w:cstheme="minorHAnsi"/>
            <w:sz w:val="24"/>
            <w:szCs w:val="24"/>
          </w:rPr>
          <w:delText xml:space="preserve">narrow </w:delText>
        </w:r>
      </w:del>
      <w:ins w:id="213" w:author="MacQueen, Alice H" w:date="2019-12-09T15:10:00Z">
        <w:r w:rsidR="00EF0172">
          <w:rPr>
            <w:rFonts w:cstheme="minorHAnsi"/>
            <w:sz w:val="24"/>
            <w:szCs w:val="24"/>
          </w:rPr>
          <w:t>broad</w:t>
        </w:r>
        <w:r w:rsidR="00EF0172" w:rsidRPr="0010468F">
          <w:rPr>
            <w:rFonts w:cstheme="minorHAnsi"/>
            <w:sz w:val="24"/>
            <w:szCs w:val="24"/>
          </w:rPr>
          <w:t xml:space="preserve"> </w:t>
        </w:r>
      </w:ins>
      <w:r w:rsidRPr="0010468F">
        <w:rPr>
          <w:rFonts w:cstheme="minorHAnsi"/>
          <w:sz w:val="24"/>
          <w:szCs w:val="24"/>
        </w:rPr>
        <w:t>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e</w:t>
      </w:r>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Benjamini-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esend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esend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Cichy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Kamfwa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Kamfwa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Kamfwa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esend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Kamfwa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Oladzad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Soltani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4A7B51C6" w14:textId="77777777" w:rsidR="008A7F7B" w:rsidRPr="008A7F7B" w:rsidRDefault="002B28C3" w:rsidP="008A7F7B">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8A7F7B" w:rsidRPr="008A7F7B">
        <w:t>Adams, M. W., 1982 Plant architecture and yield breeding in Phaseolus vulgaris L. Iowa State J. Res 56</w:t>
      </w:r>
      <w:r w:rsidR="008A7F7B" w:rsidRPr="008A7F7B">
        <w:rPr>
          <w:b/>
        </w:rPr>
        <w:t>:</w:t>
      </w:r>
      <w:r w:rsidR="008A7F7B" w:rsidRPr="008A7F7B">
        <w:t xml:space="preserve"> 225-254.</w:t>
      </w:r>
    </w:p>
    <w:p w14:paraId="05F663FB" w14:textId="77777777" w:rsidR="008A7F7B" w:rsidRPr="008A7F7B" w:rsidRDefault="008A7F7B" w:rsidP="008A7F7B">
      <w:pPr>
        <w:pStyle w:val="EndNoteBibliography"/>
        <w:spacing w:after="0"/>
        <w:ind w:left="720" w:hanging="720"/>
      </w:pPr>
      <w:r w:rsidRPr="008A7F7B">
        <w:t xml:space="preserve">Annicchiarico, P., 2002 </w:t>
      </w:r>
      <w:r w:rsidRPr="008A7F7B">
        <w:rPr>
          <w:i/>
        </w:rPr>
        <w:t>Genotype x Environment Interactions - Challenges and Opportunities for Plant Breeding and Cultivar Recommendations</w:t>
      </w:r>
      <w:r w:rsidRPr="008A7F7B">
        <w:t>. FOOD AND AGRICULTURE ORGANIZATION OF THE UNITED NATIONS.</w:t>
      </w:r>
    </w:p>
    <w:p w14:paraId="67B5461B" w14:textId="77777777" w:rsidR="008A7F7B" w:rsidRPr="008A7F7B" w:rsidRDefault="008A7F7B" w:rsidP="008A7F7B">
      <w:pPr>
        <w:pStyle w:val="EndNoteBibliography"/>
        <w:spacing w:after="0"/>
        <w:ind w:left="720" w:hanging="720"/>
      </w:pPr>
      <w:r w:rsidRPr="008A7F7B">
        <w:t>Atwell, S., Y. S. Huang, B. J. Vilhjalmsson, G. Willems, M. Horton</w:t>
      </w:r>
      <w:r w:rsidRPr="008A7F7B">
        <w:rPr>
          <w:i/>
        </w:rPr>
        <w:t xml:space="preserve"> et al.</w:t>
      </w:r>
      <w:r w:rsidRPr="008A7F7B">
        <w:t>, 2010 Genome-wide association study of 107 phenotypes in Arabidopsis thaliana inbred lines. Nature 465</w:t>
      </w:r>
      <w:r w:rsidRPr="008A7F7B">
        <w:rPr>
          <w:b/>
        </w:rPr>
        <w:t>:</w:t>
      </w:r>
      <w:r w:rsidRPr="008A7F7B">
        <w:t xml:space="preserve"> 627-631.</w:t>
      </w:r>
    </w:p>
    <w:p w14:paraId="12AA9616" w14:textId="77777777" w:rsidR="008A7F7B" w:rsidRPr="008A7F7B" w:rsidRDefault="008A7F7B" w:rsidP="008A7F7B">
      <w:pPr>
        <w:pStyle w:val="EndNoteBibliography"/>
        <w:spacing w:after="0"/>
        <w:ind w:left="720" w:hanging="720"/>
      </w:pPr>
      <w:r w:rsidRPr="008A7F7B">
        <w:t>Ballantyne, B., 1978 The genetic bases of resistance to rust, caused by Uromyces appendiculatus in beans (Phaseolus vulgaris), pp. University of Sydney, Australia.</w:t>
      </w:r>
    </w:p>
    <w:p w14:paraId="23A8385A" w14:textId="77777777" w:rsidR="008A7F7B" w:rsidRPr="008A7F7B" w:rsidRDefault="008A7F7B" w:rsidP="008A7F7B">
      <w:pPr>
        <w:pStyle w:val="EndNoteBibliography"/>
        <w:spacing w:after="0"/>
        <w:ind w:left="720" w:hanging="720"/>
      </w:pPr>
      <w:r w:rsidRPr="008A7F7B">
        <w:t>Bowman, D. T., 1998 Using Crop Performance Data to Select Hybrids and Varieties. Journal of Production Agriculture 11</w:t>
      </w:r>
      <w:r w:rsidRPr="008A7F7B">
        <w:rPr>
          <w:b/>
        </w:rPr>
        <w:t>:</w:t>
      </w:r>
      <w:r w:rsidRPr="008A7F7B">
        <w:t xml:space="preserve"> 256-259.</w:t>
      </w:r>
    </w:p>
    <w:p w14:paraId="4FBB2ACD" w14:textId="77777777" w:rsidR="008A7F7B" w:rsidRPr="008A7F7B" w:rsidRDefault="008A7F7B" w:rsidP="008A7F7B">
      <w:pPr>
        <w:pStyle w:val="EndNoteBibliography"/>
        <w:spacing w:after="0"/>
        <w:ind w:left="720" w:hanging="720"/>
      </w:pPr>
      <w:r w:rsidRPr="008A7F7B">
        <w:t>Cernac, A., C. Lincoln, D. Lammer and M. Estelle, 1997 The SAR1 gene of Arabidopsis acts downstream of the AXR1 gene in auxin response. Development 124</w:t>
      </w:r>
      <w:r w:rsidRPr="008A7F7B">
        <w:rPr>
          <w:b/>
        </w:rPr>
        <w:t>:</w:t>
      </w:r>
      <w:r w:rsidRPr="008A7F7B">
        <w:t xml:space="preserve"> 1583-1591.</w:t>
      </w:r>
    </w:p>
    <w:p w14:paraId="00BFC52E" w14:textId="77777777" w:rsidR="008A7F7B" w:rsidRPr="008A7F7B" w:rsidRDefault="008A7F7B" w:rsidP="008A7F7B">
      <w:pPr>
        <w:pStyle w:val="EndNoteBibliography"/>
        <w:spacing w:after="0"/>
        <w:ind w:left="720" w:hanging="720"/>
      </w:pPr>
      <w:r w:rsidRPr="008A7F7B">
        <w:t>Cichy, K. A., T. G. Porch, J. S. Beaver, P. Cregan, D. Fourie</w:t>
      </w:r>
      <w:r w:rsidRPr="008A7F7B">
        <w:rPr>
          <w:i/>
        </w:rPr>
        <w:t xml:space="preserve"> et al.</w:t>
      </w:r>
      <w:r w:rsidRPr="008A7F7B">
        <w:t>, 2015 A Diversity Panel for Andean Bean Improvement. Crop Science 55</w:t>
      </w:r>
      <w:r w:rsidRPr="008A7F7B">
        <w:rPr>
          <w:b/>
        </w:rPr>
        <w:t>:</w:t>
      </w:r>
      <w:r w:rsidRPr="008A7F7B">
        <w:t xml:space="preserve"> 2149.</w:t>
      </w:r>
    </w:p>
    <w:p w14:paraId="283DC568" w14:textId="77777777" w:rsidR="008A7F7B" w:rsidRPr="008A7F7B" w:rsidRDefault="008A7F7B" w:rsidP="008A7F7B">
      <w:pPr>
        <w:pStyle w:val="EndNoteBibliography"/>
        <w:spacing w:after="0"/>
        <w:ind w:left="720" w:hanging="720"/>
      </w:pPr>
      <w:r w:rsidRPr="008A7F7B">
        <w:t>Dash, S., J. D. Campbell, E. K. Cannon, A. M. Cleary, W. Huang</w:t>
      </w:r>
      <w:r w:rsidRPr="008A7F7B">
        <w:rPr>
          <w:i/>
        </w:rPr>
        <w:t xml:space="preserve"> et al.</w:t>
      </w:r>
      <w:r w:rsidRPr="008A7F7B">
        <w:t>, 2016 Legume information system (LegumeInfo.org): a key component of a set of federated data resources for the legume family. Nucleic Acids Res 44</w:t>
      </w:r>
      <w:r w:rsidRPr="008A7F7B">
        <w:rPr>
          <w:b/>
        </w:rPr>
        <w:t>:</w:t>
      </w:r>
      <w:r w:rsidRPr="008A7F7B">
        <w:t xml:space="preserve"> D1181-1188.</w:t>
      </w:r>
    </w:p>
    <w:p w14:paraId="57239C21" w14:textId="77777777" w:rsidR="008A7F7B" w:rsidRPr="008A7F7B" w:rsidRDefault="008A7F7B" w:rsidP="008A7F7B">
      <w:pPr>
        <w:pStyle w:val="EndNoteBibliography"/>
        <w:spacing w:after="0"/>
        <w:ind w:left="720" w:hanging="720"/>
      </w:pPr>
      <w:r w:rsidRPr="008A7F7B">
        <w:t>Desai, M., P. Rangarajan, J. L. Donahue, S. P. Williams, E. S. Land</w:t>
      </w:r>
      <w:r w:rsidRPr="008A7F7B">
        <w:rPr>
          <w:i/>
        </w:rPr>
        <w:t xml:space="preserve"> et al.</w:t>
      </w:r>
      <w:r w:rsidRPr="008A7F7B">
        <w:t>, 2014 Two inositol hexakisphosphate kinases drive inositol pyrophosphate synthesis in plants. The Plant Journal 80</w:t>
      </w:r>
      <w:r w:rsidRPr="008A7F7B">
        <w:rPr>
          <w:b/>
        </w:rPr>
        <w:t>:</w:t>
      </w:r>
      <w:r w:rsidRPr="008A7F7B">
        <w:t xml:space="preserve"> 642-653.</w:t>
      </w:r>
    </w:p>
    <w:p w14:paraId="3FF5AE71" w14:textId="77777777" w:rsidR="008A7F7B" w:rsidRPr="008A7F7B" w:rsidRDefault="008A7F7B" w:rsidP="008A7F7B">
      <w:pPr>
        <w:pStyle w:val="EndNoteBibliography"/>
        <w:spacing w:after="0"/>
        <w:ind w:left="720" w:hanging="720"/>
      </w:pPr>
      <w:r w:rsidRPr="008A7F7B">
        <w:t>Donald, C. t., 1968 The breeding of crop ideotypes. Euphytica 17</w:t>
      </w:r>
      <w:r w:rsidRPr="008A7F7B">
        <w:rPr>
          <w:b/>
        </w:rPr>
        <w:t>:</w:t>
      </w:r>
      <w:r w:rsidRPr="008A7F7B">
        <w:t xml:space="preserve"> 385-403.</w:t>
      </w:r>
    </w:p>
    <w:p w14:paraId="4492C563" w14:textId="77777777" w:rsidR="008A7F7B" w:rsidRPr="008A7F7B" w:rsidRDefault="008A7F7B" w:rsidP="008A7F7B">
      <w:pPr>
        <w:pStyle w:val="EndNoteBibliography"/>
        <w:spacing w:after="0"/>
        <w:ind w:left="720" w:hanging="720"/>
      </w:pPr>
      <w:r w:rsidRPr="008A7F7B">
        <w:t>Duitama, J., J. C. Quintero, D. F. Cruz, C. Quintero, G. Hubmann</w:t>
      </w:r>
      <w:r w:rsidRPr="008A7F7B">
        <w:rPr>
          <w:i/>
        </w:rPr>
        <w:t xml:space="preserve"> et al.</w:t>
      </w:r>
      <w:r w:rsidRPr="008A7F7B">
        <w:t>, 2014 An integrated framework for discovery and genotyping of genomic variants from high-throughput sequencing experiments. Nucleic Acids Research 42</w:t>
      </w:r>
      <w:r w:rsidRPr="008A7F7B">
        <w:rPr>
          <w:b/>
        </w:rPr>
        <w:t>:</w:t>
      </w:r>
      <w:r w:rsidRPr="008A7F7B">
        <w:t xml:space="preserve"> e44-e44.</w:t>
      </w:r>
    </w:p>
    <w:p w14:paraId="40183708" w14:textId="77777777" w:rsidR="008A7F7B" w:rsidRPr="008A7F7B" w:rsidRDefault="008A7F7B" w:rsidP="008A7F7B">
      <w:pPr>
        <w:pStyle w:val="EndNoteBibliography"/>
        <w:spacing w:after="0"/>
        <w:ind w:left="720" w:hanging="720"/>
      </w:pPr>
      <w:r w:rsidRPr="008A7F7B">
        <w:t>Eckert, F., H. Kandel, B. Johnson, G. Rojas-Cifuentes, C. Deplazes</w:t>
      </w:r>
      <w:r w:rsidRPr="008A7F7B">
        <w:rPr>
          <w:i/>
        </w:rPr>
        <w:t xml:space="preserve"> et al.</w:t>
      </w:r>
      <w:r w:rsidRPr="008A7F7B">
        <w:t>, 2011 Seed Yield and Loss of Dry Bean Cultivars under Conventional and Direct Harvest. Agronomy Journal 103</w:t>
      </w:r>
      <w:r w:rsidRPr="008A7F7B">
        <w:rPr>
          <w:b/>
        </w:rPr>
        <w:t>:</w:t>
      </w:r>
      <w:r w:rsidRPr="008A7F7B">
        <w:t xml:space="preserve"> 129.</w:t>
      </w:r>
    </w:p>
    <w:p w14:paraId="5ABCD4A5" w14:textId="074601D8" w:rsidR="008A7F7B" w:rsidRPr="008A7F7B" w:rsidRDefault="008A7F7B" w:rsidP="008A7F7B">
      <w:pPr>
        <w:pStyle w:val="EndNoteBibliography"/>
        <w:spacing w:after="0"/>
        <w:ind w:left="720" w:hanging="720"/>
      </w:pPr>
      <w:r w:rsidRPr="008A7F7B">
        <w:t xml:space="preserve">FAOSTAT, 2015 Food and Agriculture Organization of the United Nations, pp., </w:t>
      </w:r>
      <w:hyperlink r:id="rId31" w:history="1">
        <w:r w:rsidRPr="008A7F7B">
          <w:rPr>
            <w:rStyle w:val="Hyperlink"/>
          </w:rPr>
          <w:t>http://faostat3.fao.org/</w:t>
        </w:r>
      </w:hyperlink>
      <w:r w:rsidRPr="008A7F7B">
        <w:t xml:space="preserve"> </w:t>
      </w:r>
    </w:p>
    <w:p w14:paraId="5E7804AE" w14:textId="77777777" w:rsidR="008A7F7B" w:rsidRPr="008A7F7B" w:rsidRDefault="008A7F7B" w:rsidP="008A7F7B">
      <w:pPr>
        <w:pStyle w:val="EndNoteBibliography"/>
        <w:spacing w:after="0"/>
        <w:ind w:left="720" w:hanging="720"/>
      </w:pPr>
      <w:r w:rsidRPr="008A7F7B">
        <w:t>Graybosch, R. A., and C. J. Peterson, 2010 Genetic Improvement in Winter Wheat Yields in the Great Plains of North America, 1959–2008. Crop Science 50</w:t>
      </w:r>
      <w:r w:rsidRPr="008A7F7B">
        <w:rPr>
          <w:b/>
        </w:rPr>
        <w:t>:</w:t>
      </w:r>
      <w:r w:rsidRPr="008A7F7B">
        <w:t xml:space="preserve"> 1882.</w:t>
      </w:r>
    </w:p>
    <w:p w14:paraId="6B1BE5D2" w14:textId="77777777" w:rsidR="008A7F7B" w:rsidRPr="008A7F7B" w:rsidRDefault="008A7F7B" w:rsidP="008A7F7B">
      <w:pPr>
        <w:pStyle w:val="EndNoteBibliography"/>
        <w:spacing w:after="0"/>
        <w:ind w:left="720" w:hanging="720"/>
      </w:pPr>
      <w:r w:rsidRPr="008A7F7B">
        <w:t>Gu, W., J. Zhu, D. H. Wallace, S. P. Singh and N. F. Weeden, 1998 Analysis of genes controlling photoperiod sensitivity in common bean using DNA markers. Euphytica 102</w:t>
      </w:r>
      <w:r w:rsidRPr="008A7F7B">
        <w:rPr>
          <w:b/>
        </w:rPr>
        <w:t>:</w:t>
      </w:r>
      <w:r w:rsidRPr="008A7F7B">
        <w:t xml:space="preserve"> 125-132.</w:t>
      </w:r>
    </w:p>
    <w:p w14:paraId="2792994D" w14:textId="77777777" w:rsidR="008A7F7B" w:rsidRPr="008A7F7B" w:rsidRDefault="008A7F7B" w:rsidP="008A7F7B">
      <w:pPr>
        <w:pStyle w:val="EndNoteBibliography"/>
        <w:spacing w:after="0"/>
        <w:ind w:left="720" w:hanging="720"/>
      </w:pPr>
      <w:r w:rsidRPr="008A7F7B">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8A7F7B">
        <w:rPr>
          <w:b/>
        </w:rPr>
        <w:t>:</w:t>
      </w:r>
      <w:r w:rsidRPr="008A7F7B">
        <w:t xml:space="preserve"> 125-126.</w:t>
      </w:r>
    </w:p>
    <w:p w14:paraId="677BF844" w14:textId="77777777" w:rsidR="008A7F7B" w:rsidRPr="008A7F7B" w:rsidRDefault="008A7F7B" w:rsidP="008A7F7B">
      <w:pPr>
        <w:pStyle w:val="EndNoteBibliography"/>
        <w:spacing w:after="0"/>
        <w:ind w:left="720" w:hanging="720"/>
      </w:pPr>
      <w:r w:rsidRPr="008A7F7B">
        <w:t>Hamblin, M. T., T. J. Close, P. R. Bhat, S. Chao, J. G. Kling</w:t>
      </w:r>
      <w:r w:rsidRPr="008A7F7B">
        <w:rPr>
          <w:i/>
        </w:rPr>
        <w:t xml:space="preserve"> et al.</w:t>
      </w:r>
      <w:r w:rsidRPr="008A7F7B">
        <w:t>, 2010 Population Structure and Linkage Disequilibrium in U.S. Barley Germplasm: Implications for Association Mapping. Crop Science 50</w:t>
      </w:r>
      <w:r w:rsidRPr="008A7F7B">
        <w:rPr>
          <w:b/>
        </w:rPr>
        <w:t>:</w:t>
      </w:r>
      <w:r w:rsidRPr="008A7F7B">
        <w:t xml:space="preserve"> 556-566.</w:t>
      </w:r>
    </w:p>
    <w:p w14:paraId="29DE46BE" w14:textId="77777777" w:rsidR="008A7F7B" w:rsidRPr="008A7F7B" w:rsidRDefault="008A7F7B" w:rsidP="008A7F7B">
      <w:pPr>
        <w:pStyle w:val="EndNoteBibliography"/>
        <w:spacing w:after="0"/>
        <w:ind w:left="720" w:hanging="720"/>
      </w:pPr>
      <w:r w:rsidRPr="008A7F7B">
        <w:t>Hancock, A. M., B. Brachi, N. Faure, M. W. Horton, L. B. Jarymowycz</w:t>
      </w:r>
      <w:r w:rsidRPr="008A7F7B">
        <w:rPr>
          <w:i/>
        </w:rPr>
        <w:t xml:space="preserve"> et al.</w:t>
      </w:r>
      <w:r w:rsidRPr="008A7F7B">
        <w:t>, 2011 Adaptation to climate across the Arabidopsis thaliana genome. Science 334</w:t>
      </w:r>
      <w:r w:rsidRPr="008A7F7B">
        <w:rPr>
          <w:b/>
        </w:rPr>
        <w:t>:</w:t>
      </w:r>
      <w:r w:rsidRPr="008A7F7B">
        <w:t xml:space="preserve"> 83-86.</w:t>
      </w:r>
    </w:p>
    <w:p w14:paraId="2B77CC3D" w14:textId="77777777" w:rsidR="008A7F7B" w:rsidRPr="008A7F7B" w:rsidRDefault="008A7F7B" w:rsidP="008A7F7B">
      <w:pPr>
        <w:pStyle w:val="EndNoteBibliography"/>
        <w:spacing w:after="0"/>
        <w:ind w:left="720" w:hanging="720"/>
      </w:pPr>
      <w:r w:rsidRPr="008A7F7B">
        <w:t xml:space="preserve">Hedges, L. V., and I. Olkin, 1985 CHAPTER 5 - Estimation of a Single Effect Size: Parametric and Nonparametric Methods, pp. 75-106 in </w:t>
      </w:r>
      <w:r w:rsidRPr="008A7F7B">
        <w:rPr>
          <w:i/>
        </w:rPr>
        <w:t>Statistical Methods for Meta-Analysis</w:t>
      </w:r>
      <w:r w:rsidRPr="008A7F7B">
        <w:t>, edited by L. V. Hedges and I. Olkin. Academic Press, San Diego.</w:t>
      </w:r>
    </w:p>
    <w:p w14:paraId="778F7B8A" w14:textId="77777777" w:rsidR="008A7F7B" w:rsidRPr="008A7F7B" w:rsidRDefault="008A7F7B" w:rsidP="008A7F7B">
      <w:pPr>
        <w:pStyle w:val="EndNoteBibliography"/>
        <w:spacing w:after="0"/>
        <w:ind w:left="720" w:hanging="720"/>
      </w:pPr>
      <w:r w:rsidRPr="008A7F7B">
        <w:lastRenderedPageBreak/>
        <w:t>Huang, H.-R., P.-C. Yan, M. Lascoux and X.-J. Ge, 2012 Flowering time and transcriptome variation in Capsella bursa-pastoris (Brassicaceae). New Phytologist 194</w:t>
      </w:r>
      <w:r w:rsidRPr="008A7F7B">
        <w:rPr>
          <w:b/>
        </w:rPr>
        <w:t>:</w:t>
      </w:r>
      <w:r w:rsidRPr="008A7F7B">
        <w:t xml:space="preserve"> 676-689.</w:t>
      </w:r>
    </w:p>
    <w:p w14:paraId="06C9F92B" w14:textId="77777777" w:rsidR="008A7F7B" w:rsidRPr="008A7F7B" w:rsidRDefault="008A7F7B" w:rsidP="008A7F7B">
      <w:pPr>
        <w:pStyle w:val="EndNoteBibliography"/>
        <w:spacing w:after="0"/>
        <w:ind w:left="720" w:hanging="720"/>
      </w:pPr>
      <w:r w:rsidRPr="008A7F7B">
        <w:t>Hurtado-Gonzales, O. P., G. Valentini, T. A. S. Gilio, A. M. Martins, Q. Song</w:t>
      </w:r>
      <w:r w:rsidRPr="008A7F7B">
        <w:rPr>
          <w:i/>
        </w:rPr>
        <w:t xml:space="preserve"> et al.</w:t>
      </w:r>
      <w:r w:rsidRPr="008A7F7B">
        <w:t xml:space="preserve">, 2017 Fine Mapping of </w:t>
      </w:r>
      <w:r w:rsidRPr="008A7F7B">
        <w:rPr>
          <w:i/>
        </w:rPr>
        <w:t>Ur-3</w:t>
      </w:r>
      <w:r w:rsidRPr="008A7F7B">
        <w:t>, a Historically Important Rust Resistance Locus in Common Bean. G3: Genes|Genomes|Genetics 7</w:t>
      </w:r>
      <w:r w:rsidRPr="008A7F7B">
        <w:rPr>
          <w:b/>
        </w:rPr>
        <w:t>:</w:t>
      </w:r>
      <w:r w:rsidRPr="008A7F7B">
        <w:t xml:space="preserve"> 557-569.</w:t>
      </w:r>
    </w:p>
    <w:p w14:paraId="0EC457FF" w14:textId="77777777" w:rsidR="008A7F7B" w:rsidRPr="008A7F7B" w:rsidRDefault="008A7F7B" w:rsidP="008A7F7B">
      <w:pPr>
        <w:pStyle w:val="EndNoteBibliography"/>
        <w:spacing w:after="0"/>
        <w:ind w:left="720" w:hanging="720"/>
      </w:pPr>
      <w:r w:rsidRPr="008A7F7B">
        <w:t>Jing, Y., and R. Lin, 2015 The VQ Motif-Containing Protein Family of Plant-Specific Transcriptional Regulators. Plant physiology 169</w:t>
      </w:r>
      <w:r w:rsidRPr="008A7F7B">
        <w:rPr>
          <w:b/>
        </w:rPr>
        <w:t>:</w:t>
      </w:r>
      <w:r w:rsidRPr="008A7F7B">
        <w:t xml:space="preserve"> 371-378.</w:t>
      </w:r>
    </w:p>
    <w:p w14:paraId="03A09954" w14:textId="77777777" w:rsidR="008A7F7B" w:rsidRPr="008A7F7B" w:rsidRDefault="008A7F7B" w:rsidP="008A7F7B">
      <w:pPr>
        <w:pStyle w:val="EndNoteBibliography"/>
        <w:spacing w:after="0"/>
        <w:ind w:left="720" w:hanging="720"/>
      </w:pPr>
      <w:r w:rsidRPr="008A7F7B">
        <w:t>Joshi, N., and J. Fass, 2011 Sickle: A sliding-window, adaptive, quality-based trimming tool for FastQ files, pp.</w:t>
      </w:r>
    </w:p>
    <w:p w14:paraId="217C110D" w14:textId="77777777" w:rsidR="008A7F7B" w:rsidRPr="008A7F7B" w:rsidRDefault="008A7F7B" w:rsidP="008A7F7B">
      <w:pPr>
        <w:pStyle w:val="EndNoteBibliography"/>
        <w:spacing w:after="0"/>
        <w:ind w:left="720" w:hanging="720"/>
      </w:pPr>
      <w:r w:rsidRPr="008A7F7B">
        <w:t>Kamfwa, K., K. A. Cichy and J. D. Kelly, 2015a Genome-wide association analysis of symbiotic nitrogen fixation in common bean. Theor Appl Genet 128</w:t>
      </w:r>
      <w:r w:rsidRPr="008A7F7B">
        <w:rPr>
          <w:b/>
        </w:rPr>
        <w:t>:</w:t>
      </w:r>
      <w:r w:rsidRPr="008A7F7B">
        <w:t xml:space="preserve"> 1999-2017.</w:t>
      </w:r>
    </w:p>
    <w:p w14:paraId="3345408C" w14:textId="77777777" w:rsidR="008A7F7B" w:rsidRPr="008A7F7B" w:rsidRDefault="008A7F7B" w:rsidP="008A7F7B">
      <w:pPr>
        <w:pStyle w:val="EndNoteBibliography"/>
        <w:spacing w:after="0"/>
        <w:ind w:left="720" w:hanging="720"/>
      </w:pPr>
      <w:r w:rsidRPr="008A7F7B">
        <w:t>Kamfwa, K., K. A. Cichy and J. D. Kelly, 2015b Genome-Wide Association Study of Agronomic Traits in Common Bean. The Plant Genome 8</w:t>
      </w:r>
      <w:r w:rsidRPr="008A7F7B">
        <w:rPr>
          <w:b/>
        </w:rPr>
        <w:t>:</w:t>
      </w:r>
      <w:r w:rsidRPr="008A7F7B">
        <w:t xml:space="preserve"> 0.</w:t>
      </w:r>
    </w:p>
    <w:p w14:paraId="130AD066" w14:textId="77777777" w:rsidR="008A7F7B" w:rsidRPr="008A7F7B" w:rsidRDefault="008A7F7B" w:rsidP="008A7F7B">
      <w:pPr>
        <w:pStyle w:val="EndNoteBibliography"/>
        <w:spacing w:after="0"/>
        <w:ind w:left="720" w:hanging="720"/>
      </w:pPr>
      <w:r w:rsidRPr="008A7F7B">
        <w:t>Kass, R. E., and A. E. Raftery, 1995 Bayes Factors. Journal of the American Statistical Association 90</w:t>
      </w:r>
      <w:r w:rsidRPr="008A7F7B">
        <w:rPr>
          <w:b/>
        </w:rPr>
        <w:t>:</w:t>
      </w:r>
      <w:r w:rsidRPr="008A7F7B">
        <w:t xml:space="preserve"> 773-795.</w:t>
      </w:r>
    </w:p>
    <w:p w14:paraId="3CAC98F7" w14:textId="77777777" w:rsidR="008A7F7B" w:rsidRPr="008A7F7B" w:rsidRDefault="008A7F7B" w:rsidP="008A7F7B">
      <w:pPr>
        <w:pStyle w:val="EndNoteBibliography"/>
        <w:spacing w:after="0"/>
        <w:ind w:left="720" w:hanging="720"/>
      </w:pPr>
      <w:r w:rsidRPr="008A7F7B">
        <w:t xml:space="preserve">Kelly, J. D., 2001 Remaking bean plant architecture for efficient production, pp. 109-143 in </w:t>
      </w:r>
      <w:r w:rsidRPr="008A7F7B">
        <w:rPr>
          <w:i/>
        </w:rPr>
        <w:t>Advances in Agronomy</w:t>
      </w:r>
      <w:r w:rsidRPr="008A7F7B">
        <w:t>. Academic Press.</w:t>
      </w:r>
    </w:p>
    <w:p w14:paraId="78FA9DD3" w14:textId="77777777" w:rsidR="008A7F7B" w:rsidRPr="008A7F7B" w:rsidRDefault="008A7F7B" w:rsidP="008A7F7B">
      <w:pPr>
        <w:pStyle w:val="EndNoteBibliography"/>
        <w:spacing w:after="0"/>
        <w:ind w:left="720" w:hanging="720"/>
      </w:pPr>
      <w:r w:rsidRPr="008A7F7B">
        <w:t>Kirby, A., H. M. Kang, C. M. Wade, C. Cotsapas, E. Kostem</w:t>
      </w:r>
      <w:r w:rsidRPr="008A7F7B">
        <w:rPr>
          <w:i/>
        </w:rPr>
        <w:t xml:space="preserve"> et al.</w:t>
      </w:r>
      <w:r w:rsidRPr="008A7F7B">
        <w:t>, 2010 Fine mapping in 94 inbred mouse strains using a high-density haplotype resource. Genetics 185</w:t>
      </w:r>
      <w:r w:rsidRPr="008A7F7B">
        <w:rPr>
          <w:b/>
        </w:rPr>
        <w:t>:</w:t>
      </w:r>
      <w:r w:rsidRPr="008A7F7B">
        <w:t xml:space="preserve"> 1081-1095.</w:t>
      </w:r>
    </w:p>
    <w:p w14:paraId="4EF20E48" w14:textId="77777777" w:rsidR="008A7F7B" w:rsidRPr="008A7F7B" w:rsidRDefault="008A7F7B" w:rsidP="008A7F7B">
      <w:pPr>
        <w:pStyle w:val="EndNoteBibliography"/>
        <w:spacing w:after="0"/>
        <w:ind w:left="720" w:hanging="720"/>
      </w:pPr>
      <w:r w:rsidRPr="008A7F7B">
        <w:t>Kwak, M., O. Toro, D. G. Debouck and P. Gepts, 2012 Multiple origins of the determinate growth habit in domesticated common bean (Phaseolus vulgaris). Ann Bot 110</w:t>
      </w:r>
      <w:r w:rsidRPr="008A7F7B">
        <w:rPr>
          <w:b/>
        </w:rPr>
        <w:t>:</w:t>
      </w:r>
      <w:r w:rsidRPr="008A7F7B">
        <w:t xml:space="preserve"> 1573-1580.</w:t>
      </w:r>
    </w:p>
    <w:p w14:paraId="1A8E9895" w14:textId="77777777" w:rsidR="008A7F7B" w:rsidRPr="008A7F7B" w:rsidRDefault="008A7F7B" w:rsidP="008A7F7B">
      <w:pPr>
        <w:pStyle w:val="EndNoteBibliography"/>
        <w:spacing w:after="0"/>
        <w:ind w:left="720" w:hanging="720"/>
      </w:pPr>
      <w:r w:rsidRPr="008A7F7B">
        <w:t>Lex, A., N. Gehlenborg, H. Strobelt, R. Vuillemot and H. Pfister, 2014 UpSet: Visualization of Intersecting Sets. IEEE transactions on visualization and computer graphics 20</w:t>
      </w:r>
      <w:r w:rsidRPr="008A7F7B">
        <w:rPr>
          <w:b/>
        </w:rPr>
        <w:t>:</w:t>
      </w:r>
      <w:r w:rsidRPr="008A7F7B">
        <w:t xml:space="preserve"> 1983-1992.</w:t>
      </w:r>
    </w:p>
    <w:p w14:paraId="5FCAADAD" w14:textId="77777777" w:rsidR="008A7F7B" w:rsidRPr="008A7F7B" w:rsidRDefault="008A7F7B" w:rsidP="008A7F7B">
      <w:pPr>
        <w:pStyle w:val="EndNoteBibliography"/>
        <w:spacing w:after="0"/>
        <w:ind w:left="720" w:hanging="720"/>
      </w:pPr>
      <w:r w:rsidRPr="008A7F7B">
        <w:t>Li, H., and R. Durbin, 2010 Fast and accurate long-read alignment with Burrows-Wheeler transform. Bioinformatics 26</w:t>
      </w:r>
      <w:r w:rsidRPr="008A7F7B">
        <w:rPr>
          <w:b/>
        </w:rPr>
        <w:t>:</w:t>
      </w:r>
      <w:r w:rsidRPr="008A7F7B">
        <w:t xml:space="preserve"> 589-595.</w:t>
      </w:r>
    </w:p>
    <w:p w14:paraId="3A6AF690" w14:textId="77777777" w:rsidR="008A7F7B" w:rsidRPr="008A7F7B" w:rsidRDefault="008A7F7B" w:rsidP="008A7F7B">
      <w:pPr>
        <w:pStyle w:val="EndNoteBibliography"/>
        <w:spacing w:after="0"/>
        <w:ind w:left="720" w:hanging="720"/>
      </w:pPr>
      <w:r w:rsidRPr="008A7F7B">
        <w:t>Li, X., S. Redline, X. Zhang, S. Williams and X. Zhu, 2017 Height associated variants demonstrate assortative mating in human populations. Scientific reports 7</w:t>
      </w:r>
      <w:r w:rsidRPr="008A7F7B">
        <w:rPr>
          <w:b/>
        </w:rPr>
        <w:t>:</w:t>
      </w:r>
      <w:r w:rsidRPr="008A7F7B">
        <w:t xml:space="preserve"> 15689-15689.</w:t>
      </w:r>
    </w:p>
    <w:p w14:paraId="6EECCF18" w14:textId="77777777" w:rsidR="008A7F7B" w:rsidRPr="008A7F7B" w:rsidRDefault="008A7F7B" w:rsidP="008A7F7B">
      <w:pPr>
        <w:pStyle w:val="EndNoteBibliography"/>
        <w:spacing w:after="0"/>
        <w:ind w:left="720" w:hanging="720"/>
      </w:pPr>
      <w:r w:rsidRPr="008A7F7B">
        <w:t>Lin, T., G. Zhu, J. Zhang, X. Xu, Q. Yu</w:t>
      </w:r>
      <w:r w:rsidRPr="008A7F7B">
        <w:rPr>
          <w:i/>
        </w:rPr>
        <w:t xml:space="preserve"> et al.</w:t>
      </w:r>
      <w:r w:rsidRPr="008A7F7B">
        <w:t>, 2014 Genomic analyses provide insights into the history of tomato breeding. Nat Genet 46</w:t>
      </w:r>
      <w:r w:rsidRPr="008A7F7B">
        <w:rPr>
          <w:b/>
        </w:rPr>
        <w:t>:</w:t>
      </w:r>
      <w:r w:rsidRPr="008A7F7B">
        <w:t xml:space="preserve"> 1220-1226.</w:t>
      </w:r>
    </w:p>
    <w:p w14:paraId="35690C92" w14:textId="77777777" w:rsidR="008A7F7B" w:rsidRPr="008A7F7B" w:rsidRDefault="008A7F7B" w:rsidP="008A7F7B">
      <w:pPr>
        <w:pStyle w:val="EndNoteBibliography"/>
        <w:spacing w:after="0"/>
        <w:ind w:left="720" w:hanging="720"/>
      </w:pPr>
      <w:r w:rsidRPr="008A7F7B">
        <w:t>Lipka, A. E., F. Tian, Q. Wang, J. Peiffer, M. Li</w:t>
      </w:r>
      <w:r w:rsidRPr="008A7F7B">
        <w:rPr>
          <w:i/>
        </w:rPr>
        <w:t xml:space="preserve"> et al.</w:t>
      </w:r>
      <w:r w:rsidRPr="008A7F7B">
        <w:t>, 2012 GAPIT: genome association and prediction integrated tool. Bioinformatics 28</w:t>
      </w:r>
      <w:r w:rsidRPr="008A7F7B">
        <w:rPr>
          <w:b/>
        </w:rPr>
        <w:t>:</w:t>
      </w:r>
      <w:r w:rsidRPr="008A7F7B">
        <w:t xml:space="preserve"> 2397-2399.</w:t>
      </w:r>
    </w:p>
    <w:p w14:paraId="0DCF29E0" w14:textId="77777777" w:rsidR="008A7F7B" w:rsidRPr="008A7F7B" w:rsidRDefault="008A7F7B" w:rsidP="008A7F7B">
      <w:pPr>
        <w:pStyle w:val="EndNoteBibliography"/>
        <w:spacing w:after="0"/>
        <w:ind w:left="720" w:hanging="720"/>
      </w:pPr>
      <w:r w:rsidRPr="008A7F7B">
        <w:t>Lotta, L. A., P. Gulati, F. R. Day, F. Payne, H. Ongen</w:t>
      </w:r>
      <w:r w:rsidRPr="008A7F7B">
        <w:rPr>
          <w:i/>
        </w:rPr>
        <w:t xml:space="preserve"> et al.</w:t>
      </w:r>
      <w:r w:rsidRPr="008A7F7B">
        <w:t>, 2017 Integrative genomic analysis implicates limited peripheral adipose storage capacity in the pathogenesis of human insulin resistance. Nat Genet 49</w:t>
      </w:r>
      <w:r w:rsidRPr="008A7F7B">
        <w:rPr>
          <w:b/>
        </w:rPr>
        <w:t>:</w:t>
      </w:r>
      <w:r w:rsidRPr="008A7F7B">
        <w:t xml:space="preserve"> 17-26.</w:t>
      </w:r>
    </w:p>
    <w:p w14:paraId="3BE8E05F" w14:textId="77777777" w:rsidR="008A7F7B" w:rsidRPr="008A7F7B" w:rsidRDefault="008A7F7B" w:rsidP="008A7F7B">
      <w:pPr>
        <w:pStyle w:val="EndNoteBibliography"/>
        <w:spacing w:after="0"/>
        <w:ind w:left="720" w:hanging="720"/>
      </w:pPr>
      <w:r w:rsidRPr="008A7F7B">
        <w:t>MacArthur, J., E. Bowler, M. Cerezo, L. Gil, P. Hall</w:t>
      </w:r>
      <w:r w:rsidRPr="008A7F7B">
        <w:rPr>
          <w:i/>
        </w:rPr>
        <w:t xml:space="preserve"> et al.</w:t>
      </w:r>
      <w:r w:rsidRPr="008A7F7B">
        <w:t>, 2017 The new NHGRI-EBI Catalog of published genome-wide association studies (GWAS Catalog). Nucleic Acids Res 45</w:t>
      </w:r>
      <w:r w:rsidRPr="008A7F7B">
        <w:rPr>
          <w:b/>
        </w:rPr>
        <w:t>:</w:t>
      </w:r>
      <w:r w:rsidRPr="008A7F7B">
        <w:t xml:space="preserve"> D896-D901.</w:t>
      </w:r>
    </w:p>
    <w:p w14:paraId="64AD1451" w14:textId="77777777" w:rsidR="008A7F7B" w:rsidRPr="008A7F7B" w:rsidRDefault="008A7F7B" w:rsidP="008A7F7B">
      <w:pPr>
        <w:pStyle w:val="EndNoteBibliography"/>
        <w:spacing w:after="0"/>
        <w:ind w:left="720" w:hanging="720"/>
      </w:pPr>
      <w:r w:rsidRPr="008A7F7B">
        <w:t>Mackay, T. F., S. Richards, E. A. Stone, A. Barbadilla, J. F. Ayroles</w:t>
      </w:r>
      <w:r w:rsidRPr="008A7F7B">
        <w:rPr>
          <w:i/>
        </w:rPr>
        <w:t xml:space="preserve"> et al.</w:t>
      </w:r>
      <w:r w:rsidRPr="008A7F7B">
        <w:t>, 2012 The Drosophila melanogaster Genetic Reference Panel. Nature 482</w:t>
      </w:r>
      <w:r w:rsidRPr="008A7F7B">
        <w:rPr>
          <w:b/>
        </w:rPr>
        <w:t>:</w:t>
      </w:r>
      <w:r w:rsidRPr="008A7F7B">
        <w:t xml:space="preserve"> 173-178.</w:t>
      </w:r>
    </w:p>
    <w:p w14:paraId="62042593" w14:textId="77777777" w:rsidR="008A7F7B" w:rsidRPr="008A7F7B" w:rsidRDefault="008A7F7B" w:rsidP="008A7F7B">
      <w:pPr>
        <w:pStyle w:val="EndNoteBibliography"/>
        <w:spacing w:after="0"/>
        <w:ind w:left="720" w:hanging="720"/>
      </w:pPr>
      <w:r w:rsidRPr="008A7F7B">
        <w:t>Mamidi, S., M. Rossi, D. Annam, S. Moghaddam, R. Lee</w:t>
      </w:r>
      <w:r w:rsidRPr="008A7F7B">
        <w:rPr>
          <w:i/>
        </w:rPr>
        <w:t xml:space="preserve"> et al.</w:t>
      </w:r>
      <w:r w:rsidRPr="008A7F7B">
        <w:t>, 2011 Investigation of the domestication of common bean (Phaseolus vulgaris) using multilocus sequence data. Functional Plant Biology 38</w:t>
      </w:r>
      <w:r w:rsidRPr="008A7F7B">
        <w:rPr>
          <w:b/>
        </w:rPr>
        <w:t>:</w:t>
      </w:r>
      <w:r w:rsidRPr="008A7F7B">
        <w:t xml:space="preserve"> 953.</w:t>
      </w:r>
    </w:p>
    <w:p w14:paraId="451E5629" w14:textId="77777777" w:rsidR="008A7F7B" w:rsidRPr="008A7F7B" w:rsidRDefault="008A7F7B" w:rsidP="008A7F7B">
      <w:pPr>
        <w:pStyle w:val="EndNoteBibliography"/>
        <w:spacing w:after="0"/>
        <w:ind w:left="720" w:hanging="720"/>
      </w:pPr>
      <w:r w:rsidRPr="008A7F7B">
        <w:t>Marcel, M., 2011 Cutadapt removes adapter sequences from high-throughput sequencing reads. EMBnet.journal 17</w:t>
      </w:r>
      <w:r w:rsidRPr="008A7F7B">
        <w:rPr>
          <w:b/>
        </w:rPr>
        <w:t>:</w:t>
      </w:r>
      <w:r w:rsidRPr="008A7F7B">
        <w:t xml:space="preserve"> 10-12 </w:t>
      </w:r>
    </w:p>
    <w:p w14:paraId="0C18B713" w14:textId="77777777" w:rsidR="008A7F7B" w:rsidRPr="008A7F7B" w:rsidRDefault="008A7F7B" w:rsidP="008A7F7B">
      <w:pPr>
        <w:pStyle w:val="EndNoteBibliography"/>
        <w:spacing w:after="0"/>
        <w:ind w:left="720" w:hanging="720"/>
      </w:pPr>
      <w:r w:rsidRPr="008A7F7B">
        <w:t>McCouch, S. R., M. H. Wright, C. W. Tung, L. G. Maron, K. L. McNally</w:t>
      </w:r>
      <w:r w:rsidRPr="008A7F7B">
        <w:rPr>
          <w:i/>
        </w:rPr>
        <w:t xml:space="preserve"> et al.</w:t>
      </w:r>
      <w:r w:rsidRPr="008A7F7B">
        <w:t>, 2016 Open access resources for genome-wide association mapping in rice. Nat Commun 7</w:t>
      </w:r>
      <w:r w:rsidRPr="008A7F7B">
        <w:rPr>
          <w:b/>
        </w:rPr>
        <w:t>:</w:t>
      </w:r>
      <w:r w:rsidRPr="008A7F7B">
        <w:t xml:space="preserve"> 10532.</w:t>
      </w:r>
    </w:p>
    <w:p w14:paraId="06428375" w14:textId="77777777" w:rsidR="008A7F7B" w:rsidRPr="008A7F7B" w:rsidRDefault="008A7F7B" w:rsidP="008A7F7B">
      <w:pPr>
        <w:pStyle w:val="EndNoteBibliography"/>
        <w:spacing w:after="0"/>
        <w:ind w:left="720" w:hanging="720"/>
      </w:pPr>
      <w:r w:rsidRPr="008A7F7B">
        <w:t>Mefford, J., and J. Witte, 2012 The Covariate's Dilemma. PLoS Genet 8</w:t>
      </w:r>
      <w:r w:rsidRPr="008A7F7B">
        <w:rPr>
          <w:b/>
        </w:rPr>
        <w:t>:</w:t>
      </w:r>
      <w:r w:rsidRPr="008A7F7B">
        <w:t xml:space="preserve"> e1003096.</w:t>
      </w:r>
    </w:p>
    <w:p w14:paraId="075657E7" w14:textId="77777777" w:rsidR="008A7F7B" w:rsidRPr="008A7F7B" w:rsidRDefault="008A7F7B" w:rsidP="008A7F7B">
      <w:pPr>
        <w:pStyle w:val="EndNoteBibliography"/>
        <w:spacing w:after="0"/>
        <w:ind w:left="720" w:hanging="720"/>
      </w:pPr>
      <w:r w:rsidRPr="008A7F7B">
        <w:t>Mittl, P. R. E., and W. Schneider-Brachert, 2007 Sel1-like repeat proteins in signal transduction. Cellular Signalling 19</w:t>
      </w:r>
      <w:r w:rsidRPr="008A7F7B">
        <w:rPr>
          <w:b/>
        </w:rPr>
        <w:t>:</w:t>
      </w:r>
      <w:r w:rsidRPr="008A7F7B">
        <w:t xml:space="preserve"> 20-31.</w:t>
      </w:r>
    </w:p>
    <w:p w14:paraId="3F258CE7" w14:textId="77777777" w:rsidR="008A7F7B" w:rsidRPr="008A7F7B" w:rsidRDefault="008A7F7B" w:rsidP="008A7F7B">
      <w:pPr>
        <w:pStyle w:val="EndNoteBibliography"/>
        <w:spacing w:after="0"/>
        <w:ind w:left="720" w:hanging="720"/>
      </w:pPr>
      <w:r w:rsidRPr="008A7F7B">
        <w:lastRenderedPageBreak/>
        <w:t>Moghaddam, S. M., S. Mamidi, J. M. Osorno, R. Lee, M. Brick</w:t>
      </w:r>
      <w:r w:rsidRPr="008A7F7B">
        <w:rPr>
          <w:i/>
        </w:rPr>
        <w:t xml:space="preserve"> et al.</w:t>
      </w:r>
      <w:r w:rsidRPr="008A7F7B">
        <w:t>, 2016 Genome-Wide Association Study Identifies Candidate Loci Underlying Agronomic Traits in a Middle American Diversity Panel of Common Bean. Plant Genome 9.</w:t>
      </w:r>
    </w:p>
    <w:p w14:paraId="07A969A2" w14:textId="77777777" w:rsidR="008A7F7B" w:rsidRPr="008A7F7B" w:rsidRDefault="008A7F7B" w:rsidP="008A7F7B">
      <w:pPr>
        <w:pStyle w:val="EndNoteBibliography"/>
        <w:spacing w:after="0"/>
        <w:ind w:left="720" w:hanging="720"/>
      </w:pPr>
      <w:r w:rsidRPr="008A7F7B">
        <w:t>Morris, G. P., P. Ramu, S. P. Deshpande, C. T. Hash, T. Shah</w:t>
      </w:r>
      <w:r w:rsidRPr="008A7F7B">
        <w:rPr>
          <w:i/>
        </w:rPr>
        <w:t xml:space="preserve"> et al.</w:t>
      </w:r>
      <w:r w:rsidRPr="008A7F7B">
        <w:t>, 2013 Population genomic and genome-wide association studies of agroclimatic traits in sorghum. Proceedings of the National Academy of Sciences 110</w:t>
      </w:r>
      <w:r w:rsidRPr="008A7F7B">
        <w:rPr>
          <w:b/>
        </w:rPr>
        <w:t>:</w:t>
      </w:r>
      <w:r w:rsidRPr="008A7F7B">
        <w:t xml:space="preserve"> 453-458.</w:t>
      </w:r>
    </w:p>
    <w:p w14:paraId="625D88FD" w14:textId="77777777" w:rsidR="008A7F7B" w:rsidRPr="008A7F7B" w:rsidRDefault="008A7F7B" w:rsidP="008A7F7B">
      <w:pPr>
        <w:pStyle w:val="EndNoteBibliography"/>
        <w:spacing w:after="0"/>
        <w:ind w:left="720" w:hanging="720"/>
      </w:pPr>
      <w:r w:rsidRPr="008A7F7B">
        <w:t>Myers, J., 1988 The Cooperative Dry Bean Nursery. Reports of the Bean Improvement Cooperative 209-210.</w:t>
      </w:r>
    </w:p>
    <w:p w14:paraId="4E5CFB8C" w14:textId="77777777" w:rsidR="008A7F7B" w:rsidRPr="008A7F7B" w:rsidRDefault="008A7F7B" w:rsidP="008A7F7B">
      <w:pPr>
        <w:pStyle w:val="EndNoteBibliography"/>
        <w:spacing w:after="0"/>
        <w:ind w:left="720" w:hanging="720"/>
      </w:pPr>
      <w:r w:rsidRPr="008A7F7B">
        <w:t>Nascimento, M., A. C. C. Nascimento, F. F. e. Silva, L. D. Barili, N. M. d. Vale</w:t>
      </w:r>
      <w:r w:rsidRPr="008A7F7B">
        <w:rPr>
          <w:i/>
        </w:rPr>
        <w:t xml:space="preserve"> et al.</w:t>
      </w:r>
      <w:r w:rsidRPr="008A7F7B">
        <w:t>, 2018 Quantile regression for genome-wide association study of flowering time-related traits in common bean. PLOS ONE 13</w:t>
      </w:r>
      <w:r w:rsidRPr="008A7F7B">
        <w:rPr>
          <w:b/>
        </w:rPr>
        <w:t>:</w:t>
      </w:r>
      <w:r w:rsidRPr="008A7F7B">
        <w:t xml:space="preserve"> e0190303.</w:t>
      </w:r>
    </w:p>
    <w:p w14:paraId="70251A12" w14:textId="77777777" w:rsidR="008A7F7B" w:rsidRPr="008A7F7B" w:rsidRDefault="008A7F7B" w:rsidP="008A7F7B">
      <w:pPr>
        <w:pStyle w:val="EndNoteBibliography"/>
        <w:spacing w:after="0"/>
        <w:ind w:left="720" w:hanging="720"/>
      </w:pPr>
      <w:r w:rsidRPr="008A7F7B">
        <w:t>NPGS, 2017 The National Plant Germplasm System. NPGS. , pp., edited by U. A. R. Service. USDA Agricultural Research Service.</w:t>
      </w:r>
    </w:p>
    <w:p w14:paraId="452CF4A5" w14:textId="77777777" w:rsidR="008A7F7B" w:rsidRPr="008A7F7B" w:rsidRDefault="008A7F7B" w:rsidP="008A7F7B">
      <w:pPr>
        <w:pStyle w:val="EndNoteBibliography"/>
        <w:spacing w:after="0"/>
        <w:ind w:left="720" w:hanging="720"/>
      </w:pPr>
      <w:r w:rsidRPr="008A7F7B">
        <w:t>O’Rourke, J. A., L. P. Iniguez, F. Fu, B. Bucciarelli, S. S. Miller</w:t>
      </w:r>
      <w:r w:rsidRPr="008A7F7B">
        <w:rPr>
          <w:i/>
        </w:rPr>
        <w:t xml:space="preserve"> et al.</w:t>
      </w:r>
      <w:r w:rsidRPr="008A7F7B">
        <w:t>, 2014 An RNA-Seq based gene expression atlas of the common bean. BMC Genomics 15</w:t>
      </w:r>
      <w:r w:rsidRPr="008A7F7B">
        <w:rPr>
          <w:b/>
        </w:rPr>
        <w:t>:</w:t>
      </w:r>
      <w:r w:rsidRPr="008A7F7B">
        <w:t xml:space="preserve"> 866.</w:t>
      </w:r>
    </w:p>
    <w:p w14:paraId="4AA82F77" w14:textId="77777777" w:rsidR="008A7F7B" w:rsidRPr="008A7F7B" w:rsidRDefault="008A7F7B" w:rsidP="008A7F7B">
      <w:pPr>
        <w:pStyle w:val="EndNoteBibliography"/>
        <w:spacing w:after="0"/>
        <w:ind w:left="720" w:hanging="720"/>
      </w:pPr>
      <w:r w:rsidRPr="008A7F7B">
        <w:t xml:space="preserve">Oh, S., H. Zhang, P. Ludwig and S. van Nocker, 2004 A Mechanism Related to the Yeast Transcriptional Regulator Paf1c Is Required for Expression of the </w:t>
      </w:r>
      <w:r w:rsidRPr="008A7F7B">
        <w:rPr>
          <w:i/>
        </w:rPr>
        <w:t>Arabidopsis</w:t>
      </w:r>
      <w:r w:rsidRPr="008A7F7B">
        <w:t xml:space="preserve"> </w:t>
      </w:r>
      <w:r w:rsidRPr="008A7F7B">
        <w:rPr>
          <w:i/>
        </w:rPr>
        <w:t>FLC/MAF</w:t>
      </w:r>
      <w:r w:rsidRPr="008A7F7B">
        <w:t xml:space="preserve"> MADS Box Gene Family. The Plant Cell 16</w:t>
      </w:r>
      <w:r w:rsidRPr="008A7F7B">
        <w:rPr>
          <w:b/>
        </w:rPr>
        <w:t>:</w:t>
      </w:r>
      <w:r w:rsidRPr="008A7F7B">
        <w:t xml:space="preserve"> 2940-2953.</w:t>
      </w:r>
    </w:p>
    <w:p w14:paraId="6548CAC6" w14:textId="77777777" w:rsidR="008A7F7B" w:rsidRPr="008A7F7B" w:rsidRDefault="008A7F7B" w:rsidP="008A7F7B">
      <w:pPr>
        <w:pStyle w:val="EndNoteBibliography"/>
        <w:spacing w:after="0"/>
        <w:ind w:left="720" w:hanging="720"/>
      </w:pPr>
      <w:r w:rsidRPr="008A7F7B">
        <w:t>Oladzad, A., T. Porch, J. C. Rosas, S. M. Moghaddam, J. Beaver</w:t>
      </w:r>
      <w:r w:rsidRPr="008A7F7B">
        <w:rPr>
          <w:i/>
        </w:rPr>
        <w:t xml:space="preserve"> et al.</w:t>
      </w:r>
      <w:r w:rsidRPr="008A7F7B">
        <w:t>, 2019a Single and Multi-trait GWAS Identify Genetic Factors Associated with Production Traits in Common Bean Under Abiotic Stress Environments. G3: Genes|Genomes|Genetics 9</w:t>
      </w:r>
      <w:r w:rsidRPr="008A7F7B">
        <w:rPr>
          <w:b/>
        </w:rPr>
        <w:t>:</w:t>
      </w:r>
      <w:r w:rsidRPr="008A7F7B">
        <w:t xml:space="preserve"> 1881-1892.</w:t>
      </w:r>
    </w:p>
    <w:p w14:paraId="0BF2BD57" w14:textId="77777777" w:rsidR="008A7F7B" w:rsidRPr="008A7F7B" w:rsidRDefault="008A7F7B" w:rsidP="008A7F7B">
      <w:pPr>
        <w:pStyle w:val="EndNoteBibliography"/>
        <w:spacing w:after="0"/>
        <w:ind w:left="720" w:hanging="720"/>
      </w:pPr>
      <w:r w:rsidRPr="008A7F7B">
        <w:t>Oladzad, A., K. Zitnick-Anderson, S. Jain, K. Simons, J. M. Osorno</w:t>
      </w:r>
      <w:r w:rsidRPr="008A7F7B">
        <w:rPr>
          <w:i/>
        </w:rPr>
        <w:t xml:space="preserve"> et al.</w:t>
      </w:r>
      <w:r w:rsidRPr="008A7F7B">
        <w:t>, 2019b Genotypes and Genomic Regions Associated With Rhizoctonia solani Resistance in Common Bean. Frontiers in Plant Science 10.</w:t>
      </w:r>
    </w:p>
    <w:p w14:paraId="5F66277F" w14:textId="77777777" w:rsidR="008A7F7B" w:rsidRPr="008A7F7B" w:rsidRDefault="008A7F7B" w:rsidP="008A7F7B">
      <w:pPr>
        <w:pStyle w:val="EndNoteBibliography"/>
        <w:spacing w:after="0"/>
        <w:ind w:left="720" w:hanging="720"/>
      </w:pPr>
      <w:r w:rsidRPr="008A7F7B">
        <w:t>Parry, G., and M. Estelle, 2006 Auxin receptors: a new role for F-box proteins. Current Opinion in Cell Biology 18</w:t>
      </w:r>
      <w:r w:rsidRPr="008A7F7B">
        <w:rPr>
          <w:b/>
        </w:rPr>
        <w:t>:</w:t>
      </w:r>
      <w:r w:rsidRPr="008A7F7B">
        <w:t xml:space="preserve"> 152-156.</w:t>
      </w:r>
    </w:p>
    <w:p w14:paraId="06A83577" w14:textId="77777777" w:rsidR="008A7F7B" w:rsidRPr="008A7F7B" w:rsidRDefault="008A7F7B" w:rsidP="008A7F7B">
      <w:pPr>
        <w:pStyle w:val="EndNoteBibliography"/>
        <w:spacing w:after="0"/>
        <w:ind w:left="720" w:hanging="720"/>
      </w:pPr>
      <w:r w:rsidRPr="008A7F7B">
        <w:t xml:space="preserve">Parry, G., S. Ward, A. Cernac, S. Dharmasiri and M. Estelle, 2006 The </w:t>
      </w:r>
      <w:r w:rsidRPr="008A7F7B">
        <w:rPr>
          <w:i/>
        </w:rPr>
        <w:t xml:space="preserve">Arabidopsis </w:t>
      </w:r>
      <w:r w:rsidRPr="008A7F7B">
        <w:t>SUPPRESSOR OF AUXIN RESISTANCE Proteins Are Nucleoporins with an Important Role in Hormone Signaling and Development. The Plant Cell 18</w:t>
      </w:r>
      <w:r w:rsidRPr="008A7F7B">
        <w:rPr>
          <w:b/>
        </w:rPr>
        <w:t>:</w:t>
      </w:r>
      <w:r w:rsidRPr="008A7F7B">
        <w:t xml:space="preserve"> 1590-1603.</w:t>
      </w:r>
    </w:p>
    <w:p w14:paraId="4062CF6B" w14:textId="77777777" w:rsidR="008A7F7B" w:rsidRPr="008A7F7B" w:rsidRDefault="008A7F7B" w:rsidP="008A7F7B">
      <w:pPr>
        <w:pStyle w:val="EndNoteBibliography"/>
        <w:spacing w:after="0"/>
        <w:ind w:left="720" w:hanging="720"/>
      </w:pPr>
      <w:r w:rsidRPr="008A7F7B">
        <w:t>Pastor-Corrales, J., R. Steadman and J. Kelly, 2003 Common bean gene pool information provides guidance for effective deployment of disease resistance genes. Phytopathology 93.</w:t>
      </w:r>
    </w:p>
    <w:p w14:paraId="2E520789" w14:textId="77777777" w:rsidR="008A7F7B" w:rsidRPr="008A7F7B" w:rsidRDefault="008A7F7B" w:rsidP="008A7F7B">
      <w:pPr>
        <w:pStyle w:val="EndNoteBibliography"/>
        <w:spacing w:after="0"/>
        <w:ind w:left="720" w:hanging="720"/>
      </w:pPr>
      <w:r w:rsidRPr="008A7F7B">
        <w:t>Raggi, L., L. Caproni, A. Carboni and V. Negri, 2019 Genome-Wide Association Study Reveals Candidate Genes for Flowering Time Variation in Common Bean (Phaseolus vulgaris L.). Frontiers in Plant Science 10.</w:t>
      </w:r>
    </w:p>
    <w:p w14:paraId="0DBE5A39" w14:textId="77777777" w:rsidR="008A7F7B" w:rsidRPr="008A7F7B" w:rsidRDefault="008A7F7B" w:rsidP="008A7F7B">
      <w:pPr>
        <w:pStyle w:val="EndNoteBibliography"/>
        <w:spacing w:after="0"/>
        <w:ind w:left="720" w:hanging="720"/>
      </w:pPr>
      <w:r w:rsidRPr="008A7F7B">
        <w:t>Repinski, S. L., M. Kwak and P. Gepts, 2012 The common bean growth habit gene PvTFL1y is a functional homolog of Arabidopsis TFL1. Theoretical and Applied Genetics 124</w:t>
      </w:r>
      <w:r w:rsidRPr="008A7F7B">
        <w:rPr>
          <w:b/>
        </w:rPr>
        <w:t>:</w:t>
      </w:r>
      <w:r w:rsidRPr="008A7F7B">
        <w:t xml:space="preserve"> 1539-1547.</w:t>
      </w:r>
    </w:p>
    <w:p w14:paraId="65161E1A" w14:textId="77777777" w:rsidR="008A7F7B" w:rsidRPr="008A7F7B" w:rsidRDefault="008A7F7B" w:rsidP="008A7F7B">
      <w:pPr>
        <w:pStyle w:val="EndNoteBibliography"/>
        <w:spacing w:after="0"/>
        <w:ind w:left="720" w:hanging="720"/>
      </w:pPr>
      <w:r w:rsidRPr="008A7F7B">
        <w:t>Rife, T., R. Graybosch and J. Poland, 2018 Genomic Analysis and Prediction within a US Public Collaborative Winter Wheat Regional Testing Nursery. The Plant Genome 11.</w:t>
      </w:r>
    </w:p>
    <w:p w14:paraId="0C9651CA" w14:textId="77777777" w:rsidR="008A7F7B" w:rsidRPr="008A7F7B" w:rsidRDefault="008A7F7B" w:rsidP="008A7F7B">
      <w:pPr>
        <w:pStyle w:val="EndNoteBibliography"/>
        <w:spacing w:after="0"/>
        <w:ind w:left="720" w:hanging="720"/>
      </w:pPr>
      <w:r w:rsidRPr="008A7F7B">
        <w:t>Schmutz, J., P. E. McClean, S. Mamidi, G. A. Wu, S. B. Cannon</w:t>
      </w:r>
      <w:r w:rsidRPr="008A7F7B">
        <w:rPr>
          <w:i/>
        </w:rPr>
        <w:t xml:space="preserve"> et al.</w:t>
      </w:r>
      <w:r w:rsidRPr="008A7F7B">
        <w:t>, 2014 A reference genome for common bean and genome-wide analysis of dual domestications. Nature Genetics 46</w:t>
      </w:r>
      <w:r w:rsidRPr="008A7F7B">
        <w:rPr>
          <w:b/>
        </w:rPr>
        <w:t>:</w:t>
      </w:r>
      <w:r w:rsidRPr="008A7F7B">
        <w:t xml:space="preserve"> 707-713.</w:t>
      </w:r>
    </w:p>
    <w:p w14:paraId="24EB2BEB" w14:textId="77777777" w:rsidR="008A7F7B" w:rsidRPr="008A7F7B" w:rsidRDefault="008A7F7B" w:rsidP="008A7F7B">
      <w:pPr>
        <w:pStyle w:val="EndNoteBibliography"/>
        <w:spacing w:after="0"/>
        <w:ind w:left="720" w:hanging="720"/>
      </w:pPr>
      <w:r w:rsidRPr="008A7F7B">
        <w:t>Schork, N. J., S. S. Murray, K. A. Frazer and E. J. Topol, 2009 Common vs. rare allele hypotheses for complex diseases. Curr Opin Genet Dev 19</w:t>
      </w:r>
      <w:r w:rsidRPr="008A7F7B">
        <w:rPr>
          <w:b/>
        </w:rPr>
        <w:t>:</w:t>
      </w:r>
      <w:r w:rsidRPr="008A7F7B">
        <w:t xml:space="preserve"> 212-219.</w:t>
      </w:r>
    </w:p>
    <w:p w14:paraId="1014D5AB" w14:textId="77777777" w:rsidR="008A7F7B" w:rsidRPr="008A7F7B" w:rsidRDefault="008A7F7B" w:rsidP="008A7F7B">
      <w:pPr>
        <w:pStyle w:val="EndNoteBibliography"/>
        <w:spacing w:after="0"/>
        <w:ind w:left="720" w:hanging="720"/>
      </w:pPr>
      <w:r w:rsidRPr="008A7F7B">
        <w:t>Schröder, S., S. Mamidi, R. Lee, M. R. McKain, P. E. McClean</w:t>
      </w:r>
      <w:r w:rsidRPr="008A7F7B">
        <w:rPr>
          <w:i/>
        </w:rPr>
        <w:t xml:space="preserve"> et al.</w:t>
      </w:r>
      <w:r w:rsidRPr="008A7F7B">
        <w:t>, 2016 Optimization of genotyping by sequencing (GBS) data in common bean (Phaseolus vulgaris L.). Molecular Breeding 36.</w:t>
      </w:r>
    </w:p>
    <w:p w14:paraId="70ECA2FB" w14:textId="77777777" w:rsidR="008A7F7B" w:rsidRPr="008A7F7B" w:rsidRDefault="008A7F7B" w:rsidP="008A7F7B">
      <w:pPr>
        <w:pStyle w:val="EndNoteBibliography"/>
        <w:spacing w:after="0"/>
        <w:ind w:left="720" w:hanging="720"/>
      </w:pPr>
      <w:r w:rsidRPr="008A7F7B">
        <w:t>Singh, B., and R. A. Sharma, 2015 Plant terpenes: defense responses, phylogenetic analysis, regulation and clinical applications. 3 Biotech 5</w:t>
      </w:r>
      <w:r w:rsidRPr="008A7F7B">
        <w:rPr>
          <w:b/>
        </w:rPr>
        <w:t>:</w:t>
      </w:r>
      <w:r w:rsidRPr="008A7F7B">
        <w:t xml:space="preserve"> 129-151.</w:t>
      </w:r>
    </w:p>
    <w:p w14:paraId="37830D22" w14:textId="77777777" w:rsidR="008A7F7B" w:rsidRPr="008A7F7B" w:rsidRDefault="008A7F7B" w:rsidP="008A7F7B">
      <w:pPr>
        <w:pStyle w:val="EndNoteBibliography"/>
        <w:spacing w:after="0"/>
        <w:ind w:left="720" w:hanging="720"/>
      </w:pPr>
      <w:r w:rsidRPr="008A7F7B">
        <w:t>Singh, S., 2000 50 years of the Cooperative Dry Bean Nursery. Reports of the Bean Improvement Cooperative</w:t>
      </w:r>
      <w:r w:rsidRPr="008A7F7B">
        <w:rPr>
          <w:b/>
        </w:rPr>
        <w:t>:</w:t>
      </w:r>
      <w:r w:rsidRPr="008A7F7B">
        <w:t xml:space="preserve"> 110-111.</w:t>
      </w:r>
    </w:p>
    <w:p w14:paraId="4B1BFAB2" w14:textId="77777777" w:rsidR="008A7F7B" w:rsidRPr="008A7F7B" w:rsidRDefault="008A7F7B" w:rsidP="008A7F7B">
      <w:pPr>
        <w:pStyle w:val="EndNoteBibliography"/>
        <w:spacing w:after="0"/>
        <w:ind w:left="720" w:hanging="720"/>
      </w:pPr>
      <w:r w:rsidRPr="008A7F7B">
        <w:lastRenderedPageBreak/>
        <w:t>Sivakumaran, S., F. Agakov, E. Theodoratou, James G. Prendergast, L. Zgaga</w:t>
      </w:r>
      <w:r w:rsidRPr="008A7F7B">
        <w:rPr>
          <w:i/>
        </w:rPr>
        <w:t xml:space="preserve"> et al.</w:t>
      </w:r>
      <w:r w:rsidRPr="008A7F7B">
        <w:t>, 2011 Abundant Pleiotropy in Human Complex Diseases and Traits. The American Journal of Human Genetics 89</w:t>
      </w:r>
      <w:r w:rsidRPr="008A7F7B">
        <w:rPr>
          <w:b/>
        </w:rPr>
        <w:t>:</w:t>
      </w:r>
      <w:r w:rsidRPr="008A7F7B">
        <w:t xml:space="preserve"> 607-618.</w:t>
      </w:r>
    </w:p>
    <w:p w14:paraId="0EA9B6E8" w14:textId="77777777" w:rsidR="008A7F7B" w:rsidRPr="008A7F7B" w:rsidRDefault="008A7F7B" w:rsidP="008A7F7B">
      <w:pPr>
        <w:pStyle w:val="EndNoteBibliography"/>
        <w:spacing w:after="0"/>
        <w:ind w:left="720" w:hanging="720"/>
      </w:pPr>
      <w:r w:rsidRPr="008A7F7B">
        <w:t>Soltani, A., M. Bello, E. Mndolwa, S. Schroder, S. M. Moghaddam</w:t>
      </w:r>
      <w:r w:rsidRPr="008A7F7B">
        <w:rPr>
          <w:i/>
        </w:rPr>
        <w:t xml:space="preserve"> et al.</w:t>
      </w:r>
      <w:r w:rsidRPr="008A7F7B">
        <w:t>, 2016 Targeted Analysis of Dry Bean Growth Habit: Interrelationship among Architectural, Phenological, and Yield Components. Crop Science 56</w:t>
      </w:r>
      <w:r w:rsidRPr="008A7F7B">
        <w:rPr>
          <w:b/>
        </w:rPr>
        <w:t>:</w:t>
      </w:r>
      <w:r w:rsidRPr="008A7F7B">
        <w:t xml:space="preserve"> 3005.</w:t>
      </w:r>
    </w:p>
    <w:p w14:paraId="215F31C0" w14:textId="77777777" w:rsidR="008A7F7B" w:rsidRPr="008A7F7B" w:rsidRDefault="008A7F7B" w:rsidP="008A7F7B">
      <w:pPr>
        <w:pStyle w:val="EndNoteBibliography"/>
        <w:spacing w:after="0"/>
        <w:ind w:left="720" w:hanging="720"/>
      </w:pPr>
      <w:r w:rsidRPr="008A7F7B">
        <w:t>Soltani, A., S. MafiMoghaddam, A. Oladzad-Abbasabadi, K. Walter, P. J. Kearns</w:t>
      </w:r>
      <w:r w:rsidRPr="008A7F7B">
        <w:rPr>
          <w:i/>
        </w:rPr>
        <w:t xml:space="preserve"> et al.</w:t>
      </w:r>
      <w:r w:rsidRPr="008A7F7B">
        <w:t>, 2018 Genetic Analysis of Flooding Tolerance in an Andean Diversity Panel of Dry Bean (Phaseolus vulgaris L.). Front Plant Sci 9</w:t>
      </w:r>
      <w:r w:rsidRPr="008A7F7B">
        <w:rPr>
          <w:b/>
        </w:rPr>
        <w:t>:</w:t>
      </w:r>
      <w:r w:rsidRPr="008A7F7B">
        <w:t xml:space="preserve"> 767.</w:t>
      </w:r>
    </w:p>
    <w:p w14:paraId="3F87D16E" w14:textId="77777777" w:rsidR="008A7F7B" w:rsidRPr="008A7F7B" w:rsidRDefault="008A7F7B" w:rsidP="008A7F7B">
      <w:pPr>
        <w:pStyle w:val="EndNoteBibliography"/>
        <w:spacing w:after="0"/>
        <w:ind w:left="720" w:hanging="720"/>
      </w:pPr>
      <w:r w:rsidRPr="008A7F7B">
        <w:t>Soltani, A., S. MafiMoghaddam, K. Walter, D. Restrepo-Montoya, S. Mamidi</w:t>
      </w:r>
      <w:r w:rsidRPr="008A7F7B">
        <w:rPr>
          <w:i/>
        </w:rPr>
        <w:t xml:space="preserve"> et al.</w:t>
      </w:r>
      <w:r w:rsidRPr="008A7F7B">
        <w:t>, 2017 Genetic Architecture of Flooding Tolerance in the Dry Bean Middle-American Diversity Panel. Front Plant Sci 8</w:t>
      </w:r>
      <w:r w:rsidRPr="008A7F7B">
        <w:rPr>
          <w:b/>
        </w:rPr>
        <w:t>:</w:t>
      </w:r>
      <w:r w:rsidRPr="008A7F7B">
        <w:t xml:space="preserve"> 1183.</w:t>
      </w:r>
    </w:p>
    <w:p w14:paraId="5944A6C9" w14:textId="77777777" w:rsidR="008A7F7B" w:rsidRPr="008A7F7B" w:rsidRDefault="008A7F7B" w:rsidP="008A7F7B">
      <w:pPr>
        <w:pStyle w:val="EndNoteBibliography"/>
        <w:spacing w:after="0"/>
        <w:ind w:left="720" w:hanging="720"/>
      </w:pPr>
      <w:r w:rsidRPr="008A7F7B">
        <w:t>Stephens, M., 2017 False discovery rates: a new deal. Biostatistics (Oxford, England) 18</w:t>
      </w:r>
      <w:r w:rsidRPr="008A7F7B">
        <w:rPr>
          <w:b/>
        </w:rPr>
        <w:t>:</w:t>
      </w:r>
      <w:r w:rsidRPr="008A7F7B">
        <w:t xml:space="preserve"> 275-294.</w:t>
      </w:r>
    </w:p>
    <w:p w14:paraId="7AB80453" w14:textId="77777777" w:rsidR="008A7F7B" w:rsidRPr="008A7F7B" w:rsidRDefault="008A7F7B" w:rsidP="008A7F7B">
      <w:pPr>
        <w:pStyle w:val="EndNoteBibliography"/>
        <w:spacing w:after="0"/>
        <w:ind w:left="720" w:hanging="720"/>
      </w:pPr>
      <w:r w:rsidRPr="008A7F7B">
        <w:t>Sukumaran, S., M. Lopes, S. Dreisigacker and M. Reynolds, 2018 Genetic analysis of multi-environmental spring wheat trials identifies genomic regions for locus-specific trade-offs for grain weight and grain number. Theor Appl Genet 131</w:t>
      </w:r>
      <w:r w:rsidRPr="008A7F7B">
        <w:rPr>
          <w:b/>
        </w:rPr>
        <w:t>:</w:t>
      </w:r>
      <w:r w:rsidRPr="008A7F7B">
        <w:t xml:space="preserve"> 985-998.</w:t>
      </w:r>
    </w:p>
    <w:p w14:paraId="3B473FA2" w14:textId="77777777" w:rsidR="008A7F7B" w:rsidRPr="008A7F7B" w:rsidRDefault="008A7F7B" w:rsidP="008A7F7B">
      <w:pPr>
        <w:pStyle w:val="EndNoteBibliography"/>
        <w:spacing w:after="0"/>
        <w:ind w:left="720" w:hanging="720"/>
      </w:pPr>
      <w:r w:rsidRPr="008A7F7B">
        <w:t>Tock, A. J., D. Fourie, P. G. Walley, E. B. Holub, A. Soler</w:t>
      </w:r>
      <w:r w:rsidRPr="008A7F7B">
        <w:rPr>
          <w:i/>
        </w:rPr>
        <w:t xml:space="preserve"> et al.</w:t>
      </w:r>
      <w:r w:rsidRPr="008A7F7B">
        <w:t>, 2017 Genome-Wide Linkage and Association Mapping of Halo Blight Resistance in Common Bean to Race 6 of the Globally Important Bacterial Pathogen. Front Plant Sci 8</w:t>
      </w:r>
      <w:r w:rsidRPr="008A7F7B">
        <w:rPr>
          <w:b/>
        </w:rPr>
        <w:t>:</w:t>
      </w:r>
      <w:r w:rsidRPr="008A7F7B">
        <w:t xml:space="preserve"> 1170.</w:t>
      </w:r>
    </w:p>
    <w:p w14:paraId="1EFCF8CE" w14:textId="77777777" w:rsidR="008A7F7B" w:rsidRPr="008A7F7B" w:rsidRDefault="008A7F7B" w:rsidP="008A7F7B">
      <w:pPr>
        <w:pStyle w:val="EndNoteBibliography"/>
        <w:spacing w:after="0"/>
        <w:ind w:left="720" w:hanging="720"/>
      </w:pPr>
      <w:r w:rsidRPr="008A7F7B">
        <w:t>Togninalli, M., U. Seren, D. Meng, J. Fitz, M. Nordborg</w:t>
      </w:r>
      <w:r w:rsidRPr="008A7F7B">
        <w:rPr>
          <w:i/>
        </w:rPr>
        <w:t xml:space="preserve"> et al.</w:t>
      </w:r>
      <w:r w:rsidRPr="008A7F7B">
        <w:t>, 2018 The AraGWAS Catalog: a curated and standardized Arabidopsis thaliana GWAS catalog. Nucleic Acids Res 46</w:t>
      </w:r>
      <w:r w:rsidRPr="008A7F7B">
        <w:rPr>
          <w:b/>
        </w:rPr>
        <w:t>:</w:t>
      </w:r>
      <w:r w:rsidRPr="008A7F7B">
        <w:t xml:space="preserve"> D1150-D1156.</w:t>
      </w:r>
    </w:p>
    <w:p w14:paraId="4DE49928" w14:textId="77777777" w:rsidR="008A7F7B" w:rsidRPr="008A7F7B" w:rsidRDefault="008A7F7B" w:rsidP="008A7F7B">
      <w:pPr>
        <w:pStyle w:val="EndNoteBibliography"/>
        <w:spacing w:after="0"/>
        <w:ind w:left="720" w:hanging="720"/>
      </w:pPr>
      <w:r w:rsidRPr="008A7F7B">
        <w:t>Trapp, J. J., C. A. Urrea, P. B. Cregan and P. N. Miklas, 2015 Quantitative Trait Loci for Yield under Multiple Stress and Drought Conditions in a Dry Bean Population. Crop Science 55</w:t>
      </w:r>
      <w:r w:rsidRPr="008A7F7B">
        <w:rPr>
          <w:b/>
        </w:rPr>
        <w:t>:</w:t>
      </w:r>
      <w:r w:rsidRPr="008A7F7B">
        <w:t xml:space="preserve"> 1596.</w:t>
      </w:r>
    </w:p>
    <w:p w14:paraId="3DE1C3C5" w14:textId="77777777" w:rsidR="008A7F7B" w:rsidRPr="008A7F7B" w:rsidRDefault="008A7F7B" w:rsidP="008A7F7B">
      <w:pPr>
        <w:pStyle w:val="EndNoteBibliography"/>
        <w:spacing w:after="0"/>
        <w:ind w:left="720" w:hanging="720"/>
      </w:pPr>
      <w:r w:rsidRPr="008A7F7B">
        <w:t>Trapp, J. J., C. A. Urrea, J. Zhou, L. R. Khot, S. Sankaran</w:t>
      </w:r>
      <w:r w:rsidRPr="008A7F7B">
        <w:rPr>
          <w:i/>
        </w:rPr>
        <w:t xml:space="preserve"> et al.</w:t>
      </w:r>
      <w:r w:rsidRPr="008A7F7B">
        <w:t>, 2016 Selective Phenotyping Traits Related to Multiple Stress and Drought Response in Dry Bean. Crop Science 56</w:t>
      </w:r>
      <w:r w:rsidRPr="008A7F7B">
        <w:rPr>
          <w:b/>
        </w:rPr>
        <w:t>:</w:t>
      </w:r>
      <w:r w:rsidRPr="008A7F7B">
        <w:t xml:space="preserve"> 1460.</w:t>
      </w:r>
    </w:p>
    <w:p w14:paraId="3EC864F8" w14:textId="77777777" w:rsidR="008A7F7B" w:rsidRPr="008A7F7B" w:rsidRDefault="008A7F7B" w:rsidP="008A7F7B">
      <w:pPr>
        <w:pStyle w:val="EndNoteBibliography"/>
        <w:spacing w:after="0"/>
        <w:ind w:left="720" w:hanging="720"/>
      </w:pPr>
      <w:r w:rsidRPr="008A7F7B">
        <w:t>Urbut, S. M., G. Wang, P. Carbonetto and M. Stephens, 2019 Flexible statistical methods for estimating and testing effects in genomic studies with multiple conditions. Nat Genet 51</w:t>
      </w:r>
      <w:r w:rsidRPr="008A7F7B">
        <w:rPr>
          <w:b/>
        </w:rPr>
        <w:t>:</w:t>
      </w:r>
      <w:r w:rsidRPr="008A7F7B">
        <w:t xml:space="preserve"> 187-195.</w:t>
      </w:r>
    </w:p>
    <w:p w14:paraId="40013421" w14:textId="77777777" w:rsidR="008A7F7B" w:rsidRPr="008A7F7B" w:rsidRDefault="008A7F7B" w:rsidP="008A7F7B">
      <w:pPr>
        <w:pStyle w:val="EndNoteBibliography"/>
        <w:spacing w:after="0"/>
        <w:ind w:left="720" w:hanging="720"/>
      </w:pPr>
      <w:r w:rsidRPr="008A7F7B">
        <w:t>Vandemark, G. J., M. A. Brick, J. M. Osorno, J. D. Kelly, C. A. Urrea</w:t>
      </w:r>
      <w:r w:rsidRPr="008A7F7B">
        <w:rPr>
          <w:i/>
        </w:rPr>
        <w:t xml:space="preserve"> et al.</w:t>
      </w:r>
      <w:r w:rsidRPr="008A7F7B">
        <w:t>, 2014 Edible Grain Legumes.</w:t>
      </w:r>
    </w:p>
    <w:p w14:paraId="0A200840" w14:textId="77777777" w:rsidR="008A7F7B" w:rsidRPr="008A7F7B" w:rsidRDefault="008A7F7B" w:rsidP="008A7F7B">
      <w:pPr>
        <w:pStyle w:val="EndNoteBibliography"/>
        <w:spacing w:after="0"/>
        <w:ind w:left="720" w:hanging="720"/>
      </w:pPr>
      <w:r w:rsidRPr="008A7F7B">
        <w:t>Visscher, P. M., N. R. Wray, Q. Zhang, P. Sklar, M. I. McCarthy</w:t>
      </w:r>
      <w:r w:rsidRPr="008A7F7B">
        <w:rPr>
          <w:i/>
        </w:rPr>
        <w:t xml:space="preserve"> et al.</w:t>
      </w:r>
      <w:r w:rsidRPr="008A7F7B">
        <w:t>, 2017 10 Years of GWAS Discovery: Biology, Function, and Translation. Am J Hum Genet 101</w:t>
      </w:r>
      <w:r w:rsidRPr="008A7F7B">
        <w:rPr>
          <w:b/>
        </w:rPr>
        <w:t>:</w:t>
      </w:r>
      <w:r w:rsidRPr="008A7F7B">
        <w:t xml:space="preserve"> 5-22.</w:t>
      </w:r>
    </w:p>
    <w:p w14:paraId="502F738E" w14:textId="77777777" w:rsidR="008A7F7B" w:rsidRPr="008A7F7B" w:rsidRDefault="008A7F7B" w:rsidP="008A7F7B">
      <w:pPr>
        <w:pStyle w:val="EndNoteBibliography"/>
        <w:spacing w:after="0"/>
        <w:ind w:left="720" w:hanging="720"/>
      </w:pPr>
      <w:r w:rsidRPr="008A7F7B">
        <w:t xml:space="preserve">Wallace, D. H., K. S. Yourstone, P. N. Masaya and R. Zobel, 1993 </w:t>
      </w:r>
      <w:r w:rsidRPr="008A7F7B">
        <w:rPr>
          <w:i/>
        </w:rPr>
        <w:t>Photoperiod gene control over partitioning between reproductive and vegetative growth</w:t>
      </w:r>
      <w:r w:rsidRPr="008A7F7B">
        <w:t>.</w:t>
      </w:r>
    </w:p>
    <w:p w14:paraId="5141652D" w14:textId="77777777" w:rsidR="008A7F7B" w:rsidRPr="008A7F7B" w:rsidRDefault="008A7F7B" w:rsidP="008A7F7B">
      <w:pPr>
        <w:pStyle w:val="EndNoteBibliography"/>
        <w:spacing w:after="0"/>
        <w:ind w:left="720" w:hanging="720"/>
      </w:pPr>
      <w:r w:rsidRPr="008A7F7B">
        <w:t>Weller, J. L., J. K. Vander Schoor, E. C. Perez-Wright, V. Hecht, A. M. González</w:t>
      </w:r>
      <w:r w:rsidRPr="008A7F7B">
        <w:rPr>
          <w:i/>
        </w:rPr>
        <w:t xml:space="preserve"> et al.</w:t>
      </w:r>
      <w:r w:rsidRPr="008A7F7B">
        <w:t>, 2019 Parallel origins of photoperiod adaptation following dual domestications of common bean. Journal of Experimental Botany 70</w:t>
      </w:r>
      <w:r w:rsidRPr="008A7F7B">
        <w:rPr>
          <w:b/>
        </w:rPr>
        <w:t>:</w:t>
      </w:r>
      <w:r w:rsidRPr="008A7F7B">
        <w:t xml:space="preserve"> 1209-1219.</w:t>
      </w:r>
    </w:p>
    <w:p w14:paraId="2835BF1F" w14:textId="77777777" w:rsidR="008A7F7B" w:rsidRPr="008A7F7B" w:rsidRDefault="008A7F7B" w:rsidP="008A7F7B">
      <w:pPr>
        <w:pStyle w:val="EndNoteBibliography"/>
        <w:spacing w:after="0"/>
        <w:ind w:left="720" w:hanging="720"/>
      </w:pPr>
      <w:r w:rsidRPr="008A7F7B">
        <w:t>Xiao, Y., H. Liu, L. Wu, M. Warburton and J. Yan, 2017 Genome-wide Association Studies in Maize: Praise and Stargaze. Mol Plant 10</w:t>
      </w:r>
      <w:r w:rsidRPr="008A7F7B">
        <w:rPr>
          <w:b/>
        </w:rPr>
        <w:t>:</w:t>
      </w:r>
      <w:r w:rsidRPr="008A7F7B">
        <w:t xml:space="preserve"> 359-374.</w:t>
      </w:r>
    </w:p>
    <w:p w14:paraId="492E601E" w14:textId="77777777" w:rsidR="008A7F7B" w:rsidRPr="008A7F7B" w:rsidRDefault="008A7F7B" w:rsidP="008A7F7B">
      <w:pPr>
        <w:pStyle w:val="EndNoteBibliography"/>
        <w:spacing w:after="0"/>
        <w:ind w:left="720" w:hanging="720"/>
      </w:pPr>
      <w:r w:rsidRPr="008A7F7B">
        <w:t>Zaitlen, N., S. Lindstrom, B. Pasaniuc, M. Cornelis, G. Genovese</w:t>
      </w:r>
      <w:r w:rsidRPr="008A7F7B">
        <w:rPr>
          <w:i/>
        </w:rPr>
        <w:t xml:space="preserve"> et al.</w:t>
      </w:r>
      <w:r w:rsidRPr="008A7F7B">
        <w:t>, 2012 Informed conditioning on clinical covariates increases power in case-control association studies. PLoS Genet 8</w:t>
      </w:r>
      <w:r w:rsidRPr="008A7F7B">
        <w:rPr>
          <w:b/>
        </w:rPr>
        <w:t>:</w:t>
      </w:r>
      <w:r w:rsidRPr="008A7F7B">
        <w:t xml:space="preserve"> e1003032.</w:t>
      </w:r>
    </w:p>
    <w:p w14:paraId="2724C51F" w14:textId="77777777" w:rsidR="008A7F7B" w:rsidRPr="008A7F7B" w:rsidRDefault="008A7F7B" w:rsidP="008A7F7B">
      <w:pPr>
        <w:pStyle w:val="EndNoteBibliography"/>
        <w:spacing w:after="0"/>
        <w:ind w:left="720" w:hanging="720"/>
      </w:pPr>
      <w:r w:rsidRPr="008A7F7B">
        <w:t>Zaumeyer, W., 1947 Control of bean diseases. U. S. Dept. Agr. Yearbook</w:t>
      </w:r>
      <w:r w:rsidRPr="008A7F7B">
        <w:rPr>
          <w:b/>
        </w:rPr>
        <w:t>:</w:t>
      </w:r>
      <w:r w:rsidRPr="008A7F7B">
        <w:t xml:space="preserve"> 333-337 </w:t>
      </w:r>
    </w:p>
    <w:p w14:paraId="65422ADE" w14:textId="77777777" w:rsidR="008A7F7B" w:rsidRPr="008A7F7B" w:rsidRDefault="008A7F7B" w:rsidP="008A7F7B">
      <w:pPr>
        <w:pStyle w:val="EndNoteBibliography"/>
        <w:spacing w:after="0"/>
        <w:ind w:left="720" w:hanging="720"/>
      </w:pPr>
      <w:r w:rsidRPr="008A7F7B">
        <w:t>Zhang, Z., E. Ersoz, C.-Q. Lai, R. J. Todhunter, H. K. Tiwari</w:t>
      </w:r>
      <w:r w:rsidRPr="008A7F7B">
        <w:rPr>
          <w:i/>
        </w:rPr>
        <w:t xml:space="preserve"> et al.</w:t>
      </w:r>
      <w:r w:rsidRPr="008A7F7B">
        <w:t>, 2010 Mixed linear model approach adapted for genome-wide association studies. Nature Genetics 42</w:t>
      </w:r>
      <w:r w:rsidRPr="008A7F7B">
        <w:rPr>
          <w:b/>
        </w:rPr>
        <w:t>:</w:t>
      </w:r>
      <w:r w:rsidRPr="008A7F7B">
        <w:t xml:space="preserve"> 355.</w:t>
      </w:r>
    </w:p>
    <w:p w14:paraId="077E843A" w14:textId="77777777" w:rsidR="008A7F7B" w:rsidRPr="008A7F7B" w:rsidRDefault="008A7F7B" w:rsidP="008A7F7B">
      <w:pPr>
        <w:pStyle w:val="EndNoteBibliography"/>
        <w:ind w:left="720" w:hanging="720"/>
      </w:pPr>
      <w:r w:rsidRPr="008A7F7B">
        <w:t>Zhou, Q.-H., D. Fu, A. Mason, Y.-J. Zeng, C. Zhao</w:t>
      </w:r>
      <w:r w:rsidRPr="008A7F7B">
        <w:rPr>
          <w:i/>
        </w:rPr>
        <w:t xml:space="preserve"> et al.</w:t>
      </w:r>
      <w:r w:rsidRPr="008A7F7B">
        <w:t xml:space="preserve">, 2014 </w:t>
      </w:r>
      <w:r w:rsidRPr="008A7F7B">
        <w:rPr>
          <w:i/>
        </w:rPr>
        <w:t>In silico integration of quantitative trait loci for seed yield and yield-related traits in Brassica napus</w:t>
      </w:r>
      <w:r w:rsidRPr="008A7F7B">
        <w:t>.</w:t>
      </w:r>
    </w:p>
    <w:p w14:paraId="5E200011" w14:textId="03E1C63B"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2"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Excel File. Associations from single phenotype genome-wide association significant using a Benjamini-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Correlations between best linear unbiased predictors (BLUPs) for each phenotyped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Benjamini-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746A5525"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DD3DCE" w14:textId="77777777" w:rsidR="0059142E" w:rsidRDefault="0059142E" w:rsidP="00BF5998">
      <w:pPr>
        <w:spacing w:after="0" w:line="240" w:lineRule="auto"/>
      </w:pPr>
      <w:r>
        <w:separator/>
      </w:r>
    </w:p>
  </w:endnote>
  <w:endnote w:type="continuationSeparator" w:id="0">
    <w:p w14:paraId="3E6C099A" w14:textId="77777777" w:rsidR="0059142E" w:rsidRDefault="0059142E" w:rsidP="00BF5998">
      <w:pPr>
        <w:spacing w:after="0" w:line="240" w:lineRule="auto"/>
      </w:pPr>
      <w:r>
        <w:continuationSeparator/>
      </w:r>
    </w:p>
  </w:endnote>
  <w:endnote w:type="continuationNotice" w:id="1">
    <w:p w14:paraId="4620BA3F" w14:textId="77777777" w:rsidR="0059142E" w:rsidRDefault="005914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844959"/>
      <w:docPartObj>
        <w:docPartGallery w:val="Page Numbers (Bottom of Page)"/>
        <w:docPartUnique/>
      </w:docPartObj>
    </w:sdtPr>
    <w:sdtEndPr>
      <w:rPr>
        <w:noProof/>
      </w:rPr>
    </w:sdtEndPr>
    <w:sdtContent>
      <w:p w14:paraId="6E54312A" w14:textId="4CFF533B" w:rsidR="008A7F7B" w:rsidRDefault="008A7F7B">
        <w:pPr>
          <w:pStyle w:val="Footer"/>
          <w:jc w:val="center"/>
        </w:pPr>
        <w:r>
          <w:fldChar w:fldCharType="begin"/>
        </w:r>
        <w:r>
          <w:instrText xml:space="preserve"> PAGE   \* MERGEFORMAT </w:instrText>
        </w:r>
        <w:r>
          <w:fldChar w:fldCharType="separate"/>
        </w:r>
        <w:r w:rsidR="006A2B7A">
          <w:rPr>
            <w:noProof/>
          </w:rPr>
          <w:t>23</w:t>
        </w:r>
        <w:r>
          <w:rPr>
            <w:noProof/>
          </w:rPr>
          <w:fldChar w:fldCharType="end"/>
        </w:r>
      </w:p>
    </w:sdtContent>
  </w:sdt>
  <w:p w14:paraId="45DC4156" w14:textId="77777777" w:rsidR="008A7F7B" w:rsidRDefault="008A7F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E5E8C3" w14:textId="77777777" w:rsidR="0059142E" w:rsidRDefault="0059142E" w:rsidP="00BF5998">
      <w:pPr>
        <w:spacing w:after="0" w:line="240" w:lineRule="auto"/>
      </w:pPr>
      <w:r>
        <w:separator/>
      </w:r>
    </w:p>
  </w:footnote>
  <w:footnote w:type="continuationSeparator" w:id="0">
    <w:p w14:paraId="2408674B" w14:textId="77777777" w:rsidR="0059142E" w:rsidRDefault="0059142E" w:rsidP="00BF5998">
      <w:pPr>
        <w:spacing w:after="0" w:line="240" w:lineRule="auto"/>
      </w:pPr>
      <w:r>
        <w:continuationSeparator/>
      </w:r>
    </w:p>
  </w:footnote>
  <w:footnote w:type="continuationNotice" w:id="1">
    <w:p w14:paraId="5AC4FB5B" w14:textId="77777777" w:rsidR="0059142E" w:rsidRDefault="0059142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841F3" w14:textId="77777777" w:rsidR="008A7F7B" w:rsidRDefault="008A7F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5ewatt59z0be9dwbppxxsd0pp9wttfxp9&quot;&gt;My EndNote Library-cns-r-pat874037&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80&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2B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5785A"/>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4C78"/>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3DC3"/>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96B"/>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7AC2"/>
    <w:rsid w:val="00500F60"/>
    <w:rsid w:val="00501063"/>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142E"/>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3361"/>
    <w:rsid w:val="006137D2"/>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710E"/>
    <w:rsid w:val="00647272"/>
    <w:rsid w:val="00647399"/>
    <w:rsid w:val="006473D2"/>
    <w:rsid w:val="00647694"/>
    <w:rsid w:val="00647FF5"/>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BFE"/>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2B7A"/>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A7F7B"/>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4BA0"/>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3578"/>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741"/>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66C"/>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157"/>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25D"/>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7BC"/>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2E6A"/>
    <w:rsid w:val="00F93C87"/>
    <w:rsid w:val="00F94599"/>
    <w:rsid w:val="00F94813"/>
    <w:rsid w:val="00F94D77"/>
    <w:rsid w:val="00F95361"/>
    <w:rsid w:val="00F9725D"/>
    <w:rsid w:val="00F97409"/>
    <w:rsid w:val="00F9771A"/>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
    <w:name w:val="Unresolved Mention"/>
    <w:basedOn w:val="DefaultParagraphFont"/>
    <w:uiPriority w:val="99"/>
    <w:semiHidden/>
    <w:unhideWhenUsed/>
    <w:rsid w:val="00C879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21" Type="http://schemas.openxmlformats.org/officeDocument/2006/relationships/hyperlink" Target="https://github.com/Alice-MacQueen/gapit2mashr"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s://doi.org/10.18738/T8/KZFZ6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microsoft.com/office/2011/relationships/people" Target="peop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hyperlink" Target="http://faostat3.fao.org/" TargetMode="External"/><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ntTable" Target="fontTable.xml"/><Relationship Id="rId8" Type="http://schemas.openxmlformats.org/officeDocument/2006/relationships/hyperlink" Target="https://github.com/Alice-MacQueen/SNP-calling-pipeline-GBS-ApeKI"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F68F7-FCEB-4653-8BDF-3B62BF5B6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53</Pages>
  <Words>26957</Words>
  <Characters>153655</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MacQueen, Alice H</cp:lastModifiedBy>
  <cp:revision>37</cp:revision>
  <dcterms:created xsi:type="dcterms:W3CDTF">2019-12-03T22:16:00Z</dcterms:created>
  <dcterms:modified xsi:type="dcterms:W3CDTF">2020-01-1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